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FAF10C8" w14:textId="0B20B4A6" w:rsidR="00E429DE" w:rsidRPr="00EB041A" w:rsidRDefault="00EB041A" w:rsidP="00C771C5">
      <w:pPr>
        <w:spacing w:before="0" w:after="240" w:line="240" w:lineRule="auto"/>
        <w:jc w:val="center"/>
        <w:rPr>
          <w:b/>
          <w:bCs/>
        </w:rPr>
      </w:pPr>
      <w:r w:rsidRPr="00EB041A">
        <w:rPr>
          <w:b/>
          <w:bCs/>
        </w:rPr>
        <w:t>Supplementary file</w:t>
      </w:r>
    </w:p>
    <w:p w14:paraId="208772E3" w14:textId="6280BBBC" w:rsidR="00325060" w:rsidRPr="00DE088C" w:rsidRDefault="00F637AD" w:rsidP="00325060">
      <w:pPr>
        <w:spacing w:before="0" w:after="240" w:line="240" w:lineRule="auto"/>
      </w:pPr>
      <w:r>
        <w:rPr>
          <w:b/>
          <w:bCs/>
        </w:rPr>
        <w:t xml:space="preserve">Table </w:t>
      </w:r>
      <w:r w:rsidR="00325060">
        <w:rPr>
          <w:b/>
          <w:bCs/>
        </w:rPr>
        <w:t>A</w:t>
      </w:r>
      <w:r w:rsidR="00325060" w:rsidRPr="00DE088C">
        <w:rPr>
          <w:b/>
          <w:bCs/>
        </w:rPr>
        <w:t>:</w:t>
      </w:r>
      <w:r w:rsidR="00325060" w:rsidRPr="00DE088C">
        <w:t xml:space="preserve"> </w:t>
      </w:r>
      <w:r w:rsidR="00325060">
        <w:t>Competencies</w:t>
      </w:r>
      <w:r w:rsidR="00325060" w:rsidRPr="00DE088C">
        <w:t xml:space="preserve"> identified for </w:t>
      </w:r>
      <w:r w:rsidR="00325060">
        <w:t>LSC</w:t>
      </w:r>
      <w:r w:rsidR="00325060" w:rsidRPr="00DE088C">
        <w:t xml:space="preserve"> professionals</w:t>
      </w:r>
    </w:p>
    <w:tbl>
      <w:tblPr>
        <w:tblStyle w:val="PlainTable2"/>
        <w:tblW w:w="9214" w:type="dxa"/>
        <w:tblLayout w:type="fixed"/>
        <w:tblLook w:val="04A0" w:firstRow="1" w:lastRow="0" w:firstColumn="1" w:lastColumn="0" w:noHBand="0" w:noVBand="1"/>
      </w:tblPr>
      <w:tblGrid>
        <w:gridCol w:w="1827"/>
        <w:gridCol w:w="4269"/>
        <w:gridCol w:w="3118"/>
      </w:tblGrid>
      <w:tr w:rsidR="00325060" w:rsidRPr="00DE088C" w14:paraId="61DC7982" w14:textId="77777777" w:rsidTr="003D4DD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C1E4F5" w:themeFill="accent1" w:themeFillTint="33"/>
          </w:tcPr>
          <w:p w14:paraId="074F3247" w14:textId="77777777" w:rsidR="00325060" w:rsidRPr="009C19D5" w:rsidRDefault="00325060" w:rsidP="009A772C">
            <w:pPr>
              <w:spacing w:before="0" w:after="0" w:line="240" w:lineRule="auto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Competency</w:t>
            </w:r>
          </w:p>
        </w:tc>
        <w:tc>
          <w:tcPr>
            <w:tcW w:w="42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C1E4F5" w:themeFill="accent1" w:themeFillTint="33"/>
          </w:tcPr>
          <w:p w14:paraId="04489009" w14:textId="77777777" w:rsidR="00325060" w:rsidRPr="009C19D5" w:rsidRDefault="00325060" w:rsidP="009A772C">
            <w:pPr>
              <w:spacing w:before="0"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Explanation </w:t>
            </w:r>
          </w:p>
        </w:tc>
        <w:tc>
          <w:tcPr>
            <w:tcW w:w="31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C1E4F5" w:themeFill="accent1" w:themeFillTint="33"/>
          </w:tcPr>
          <w:p w14:paraId="6ECA4C42" w14:textId="77777777" w:rsidR="00325060" w:rsidRPr="009C19D5" w:rsidRDefault="00325060" w:rsidP="009A772C">
            <w:pPr>
              <w:spacing w:before="0"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References</w:t>
            </w:r>
          </w:p>
        </w:tc>
      </w:tr>
      <w:tr w:rsidR="00325060" w:rsidRPr="00DE088C" w14:paraId="625936D1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22E620A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Supply chain fundamentals</w:t>
            </w:r>
          </w:p>
        </w:tc>
        <w:tc>
          <w:tcPr>
            <w:tcW w:w="42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741677" w14:textId="77777777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Understand the basic supply and logistics principles and activities, and how the supply chain works.</w:t>
            </w:r>
          </w:p>
        </w:tc>
        <w:tc>
          <w:tcPr>
            <w:tcW w:w="31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88E9E3D" w14:textId="32B26484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RlcndpayBhbmQgSGVs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RlcndpayBhbmQgSGVs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Derwik and Hellström, 2017, Flöthmann et al., 2018, Gammelgaard and Larson, 2001, Murphy and Poist, 2007, Prajogo and Sohal, 2013, Shou and Wang, 2017, Thai and Yeo, 2015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45AFA732" w14:textId="77777777" w:rsidTr="009A772C">
        <w:trPr>
          <w:trHeight w:val="3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398D3A9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Analytical thinking</w:t>
            </w:r>
          </w:p>
        </w:tc>
        <w:tc>
          <w:tcPr>
            <w:tcW w:w="42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FCA4CD" w14:textId="77777777" w:rsidR="00325060" w:rsidRPr="009C19D5" w:rsidRDefault="00325060" w:rsidP="009A772C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The capacity to think in a careful way to </w:t>
            </w:r>
            <w:r w:rsidRPr="009C19D5">
              <w:rPr>
                <w:rFonts w:eastAsia="Times New Roman"/>
                <w:sz w:val="22"/>
                <w:szCs w:val="22"/>
              </w:rPr>
              <w:t>break down</w:t>
            </w:r>
            <w:r w:rsidRPr="009C19D5">
              <w:rPr>
                <w:sz w:val="22"/>
                <w:szCs w:val="22"/>
              </w:rPr>
              <w:t xml:space="preserve"> facts and thoughts and solve problems. A</w:t>
            </w:r>
            <w:r w:rsidRPr="009C19D5">
              <w:rPr>
                <w:sz w:val="22"/>
                <w:szCs w:val="22"/>
                <w:shd w:val="clear" w:color="auto" w:fill="FFFFFF"/>
              </w:rPr>
              <w:t xml:space="preserve">bility to use applied mathematics and statistics in collecting and interpreting </w:t>
            </w:r>
            <w:proofErr w:type="gramStart"/>
            <w:r w:rsidRPr="009C19D5">
              <w:rPr>
                <w:sz w:val="22"/>
                <w:szCs w:val="22"/>
                <w:shd w:val="clear" w:color="auto" w:fill="FFFFFF"/>
              </w:rPr>
              <w:t>data, and</w:t>
            </w:r>
            <w:proofErr w:type="gramEnd"/>
            <w:r w:rsidRPr="009C19D5">
              <w:rPr>
                <w:sz w:val="22"/>
                <w:szCs w:val="22"/>
                <w:shd w:val="clear" w:color="auto" w:fill="FFFFFF"/>
              </w:rPr>
              <w:t xml:space="preserve"> develop the capacity to think in a careful and discerning way to solve problems.</w:t>
            </w:r>
          </w:p>
        </w:tc>
        <w:tc>
          <w:tcPr>
            <w:tcW w:w="31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F4B4555" w14:textId="3D4EB915" w:rsidR="00325060" w:rsidRPr="009C19D5" w:rsidRDefault="00325060" w:rsidP="009A772C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Zsw7Z0aG1hbm4gZXQg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Zsw7Z0aG1hbm4gZXQg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Flöthmann et al., 2018, Li et al., 2021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15D72027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tcBorders>
              <w:top w:val="single" w:sz="4" w:space="0" w:color="auto"/>
            </w:tcBorders>
            <w:hideMark/>
          </w:tcPr>
          <w:p w14:paraId="7EADF06B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Operations and enterprise economics</w:t>
            </w:r>
          </w:p>
        </w:tc>
        <w:tc>
          <w:tcPr>
            <w:tcW w:w="4269" w:type="dxa"/>
            <w:tcBorders>
              <w:top w:val="single" w:sz="4" w:space="0" w:color="auto"/>
            </w:tcBorders>
          </w:tcPr>
          <w:p w14:paraId="71ED2F1B" w14:textId="7777777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Knowledge and ability of convert raw materials into a product or service that has more value to the customer than the original material or data. </w:t>
            </w:r>
          </w:p>
        </w:tc>
        <w:tc>
          <w:tcPr>
            <w:tcW w:w="3118" w:type="dxa"/>
            <w:tcBorders>
              <w:top w:val="single" w:sz="4" w:space="0" w:color="auto"/>
            </w:tcBorders>
          </w:tcPr>
          <w:p w14:paraId="333510ED" w14:textId="3940B4D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NocmlzdG9waGVyLCAy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NocmlzdG9waGVyLCAy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hristopher, 2004, CILT, 2018, Li et al., 2021, Prajogo and Sohal, 2013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7AE4739C" w14:textId="77777777" w:rsidTr="009A772C">
        <w:trPr>
          <w:trHeight w:val="3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hideMark/>
          </w:tcPr>
          <w:p w14:paraId="78F939A7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Data collection and analysis</w:t>
            </w:r>
          </w:p>
        </w:tc>
        <w:tc>
          <w:tcPr>
            <w:tcW w:w="4269" w:type="dxa"/>
          </w:tcPr>
          <w:p w14:paraId="0C25B26F" w14:textId="77777777" w:rsidR="00325060" w:rsidRPr="009C19D5" w:rsidRDefault="00325060" w:rsidP="009A772C">
            <w:pPr>
              <w:pStyle w:val="Default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>Capacity to collect, analyse, monitor, and interpret data to solve problems, and to provide information support in decision-making.</w:t>
            </w:r>
          </w:p>
        </w:tc>
        <w:tc>
          <w:tcPr>
            <w:tcW w:w="3118" w:type="dxa"/>
          </w:tcPr>
          <w:p w14:paraId="1D3AFC0E" w14:textId="270069C1" w:rsidR="00325060" w:rsidRPr="009C19D5" w:rsidRDefault="00325060" w:rsidP="009A772C">
            <w:pPr>
              <w:pStyle w:val="Default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BUElDUzwvQXV0aG9yPjxZZWFyPjIwMTQ8L1llYXI+PFJl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BUElDUzwvQXV0aG9yPjxZZWFyPjIwMTQ8L1llYXI+PFJl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.DATA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separate"/>
            </w:r>
            <w:r w:rsidR="003D4DD6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AU"/>
              </w:rPr>
              <w:t>(APICS, 2014, CILT, 2018, Cottrill, 2010, Derwik and Hellström, 2017, Gammelgaard and Larson, 2001, Shou and Wang, 2017, Wong et al., 2014)</w:t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</w:p>
        </w:tc>
      </w:tr>
      <w:tr w:rsidR="00325060" w:rsidRPr="00DE088C" w14:paraId="7578AA5B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</w:tcPr>
          <w:p w14:paraId="29340F4D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Computer literacy</w:t>
            </w:r>
          </w:p>
        </w:tc>
        <w:tc>
          <w:tcPr>
            <w:tcW w:w="4269" w:type="dxa"/>
          </w:tcPr>
          <w:p w14:paraId="4D3BB88A" w14:textId="77777777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Demonstrated knowledge and skills in computer applications or specific software, or related technology to facilitate professional duties.</w:t>
            </w:r>
          </w:p>
        </w:tc>
        <w:tc>
          <w:tcPr>
            <w:tcW w:w="3118" w:type="dxa"/>
          </w:tcPr>
          <w:p w14:paraId="07236F7C" w14:textId="2A96AC96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RlcndpayBhbmQgSGVs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RlcndpayBhbmQgSGVs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Derwik and Hellström, 2017, Gammelgaard and Larson, 2001, Li et al., 2021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6A661788" w14:textId="77777777" w:rsidTr="009A772C">
        <w:trPr>
          <w:trHeight w:val="2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</w:tcPr>
          <w:p w14:paraId="312C5BBF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Teamwork and collaboration</w:t>
            </w:r>
          </w:p>
        </w:tc>
        <w:tc>
          <w:tcPr>
            <w:tcW w:w="4269" w:type="dxa"/>
          </w:tcPr>
          <w:p w14:paraId="0DC87D71" w14:textId="77777777" w:rsidR="00325060" w:rsidRPr="009C19D5" w:rsidRDefault="00325060" w:rsidP="009A772C">
            <w:pPr>
              <w:pStyle w:val="Default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>Understand the dynamics of effective teamwork, facilitate teamwork, ability to work in a team or to lead a team.</w:t>
            </w:r>
          </w:p>
          <w:p w14:paraId="5F80FD5D" w14:textId="77777777" w:rsidR="00325060" w:rsidRPr="009C19D5" w:rsidRDefault="00325060" w:rsidP="009A772C">
            <w:pPr>
              <w:pStyle w:val="Default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commitment to engage teams in other departments.</w:t>
            </w:r>
          </w:p>
        </w:tc>
        <w:tc>
          <w:tcPr>
            <w:tcW w:w="3118" w:type="dxa"/>
          </w:tcPr>
          <w:p w14:paraId="7284C428" w14:textId="33047267" w:rsidR="00325060" w:rsidRPr="009C19D5" w:rsidRDefault="00325060" w:rsidP="009A772C">
            <w:pPr>
              <w:pStyle w:val="Default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BUElDUzwvQXV0aG9yPjxZZWFyPjIwMTQ8L1llYXI+PFJl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BUElDUzwvQXV0aG9yPjxZZWFyPjIwMTQ8L1llYXI+PFJl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.DATA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separate"/>
            </w:r>
            <w:r w:rsidR="003D4DD6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AU"/>
              </w:rPr>
              <w:t>(APICS, 2014, Derwik and Hellström, 2017, Gammelgaard and Larson, 2001, Prajogo and Sohal, 2013, Shou and Wang, 2017)</w:t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</w:p>
        </w:tc>
      </w:tr>
      <w:tr w:rsidR="00325060" w:rsidRPr="00DE088C" w14:paraId="0B9BFB51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</w:tcPr>
          <w:p w14:paraId="69A1B6E9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Leadership</w:t>
            </w:r>
          </w:p>
        </w:tc>
        <w:tc>
          <w:tcPr>
            <w:tcW w:w="4269" w:type="dxa"/>
          </w:tcPr>
          <w:p w14:paraId="7BF3082B" w14:textId="77777777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Demonstrate skill and ability to lead or </w:t>
            </w:r>
            <w:proofErr w:type="gramStart"/>
            <w:r w:rsidRPr="009C19D5">
              <w:rPr>
                <w:sz w:val="22"/>
                <w:szCs w:val="22"/>
              </w:rPr>
              <w:t>mentor, or</w:t>
            </w:r>
            <w:proofErr w:type="gramEnd"/>
            <w:r w:rsidRPr="009C19D5">
              <w:rPr>
                <w:sz w:val="22"/>
                <w:szCs w:val="22"/>
              </w:rPr>
              <w:t xml:space="preserve"> develop a team or supply chain organisational unit to achieve business objectives.</w:t>
            </w:r>
          </w:p>
        </w:tc>
        <w:tc>
          <w:tcPr>
            <w:tcW w:w="3118" w:type="dxa"/>
          </w:tcPr>
          <w:p w14:paraId="358D5FAB" w14:textId="440B9893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RlcndpayBhbmQgSGVs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RlcndpayBhbmQgSGVs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Derwik and Hellström, 2017, Gammelgaard and Larson, 2001, Li et al., 2021, Mangan and Christopher, 2005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75652B49" w14:textId="77777777" w:rsidTr="009A772C">
        <w:trPr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</w:tcPr>
          <w:p w14:paraId="7A04FDE2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Problem</w:t>
            </w:r>
            <w:r w:rsidRPr="009C19D5">
              <w:rPr>
                <w:rFonts w:eastAsia="Times New Roman"/>
                <w:sz w:val="22"/>
                <w:szCs w:val="22"/>
              </w:rPr>
              <w:t>-</w:t>
            </w:r>
            <w:r w:rsidRPr="009C19D5">
              <w:rPr>
                <w:sz w:val="22"/>
                <w:szCs w:val="22"/>
              </w:rPr>
              <w:t>solving and decision</w:t>
            </w:r>
            <w:r w:rsidRPr="009C19D5">
              <w:rPr>
                <w:rFonts w:eastAsia="Times New Roman"/>
                <w:sz w:val="22"/>
                <w:szCs w:val="22"/>
              </w:rPr>
              <w:t>-</w:t>
            </w:r>
            <w:r w:rsidRPr="009C19D5">
              <w:rPr>
                <w:sz w:val="22"/>
                <w:szCs w:val="22"/>
              </w:rPr>
              <w:t>making</w:t>
            </w:r>
          </w:p>
        </w:tc>
        <w:tc>
          <w:tcPr>
            <w:tcW w:w="4269" w:type="dxa"/>
          </w:tcPr>
          <w:p w14:paraId="2C8CAE6E" w14:textId="77777777" w:rsidR="00325060" w:rsidRPr="009C19D5" w:rsidRDefault="00325060" w:rsidP="009A772C">
            <w:pPr>
              <w:pStyle w:val="Default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 xml:space="preserve">Understand a problem situation and </w:t>
            </w:r>
            <w:proofErr w:type="gramStart"/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>have the ability to</w:t>
            </w:r>
            <w:proofErr w:type="gramEnd"/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 xml:space="preserve"> analyse alternative solutions, and to </w:t>
            </w:r>
            <w:proofErr w:type="gramStart"/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>take action</w:t>
            </w:r>
            <w:proofErr w:type="gramEnd"/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 xml:space="preserve"> in situations for which there are no routine solutions.</w:t>
            </w:r>
          </w:p>
        </w:tc>
        <w:tc>
          <w:tcPr>
            <w:tcW w:w="3118" w:type="dxa"/>
          </w:tcPr>
          <w:p w14:paraId="2C0C7805" w14:textId="3316564B" w:rsidR="00325060" w:rsidRPr="009C19D5" w:rsidRDefault="00325060" w:rsidP="009A772C">
            <w:pPr>
              <w:pStyle w:val="Default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BUElDUzwvQXV0aG9yPjxZZWFyPjIwMTQ8L1llYXI+PFJl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==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BUElDUzwvQXV0aG9yPjxZZWFyPjIwMTQ8L1llYXI+PFJl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==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.DATA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separate"/>
            </w:r>
            <w:r w:rsidR="003D4DD6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AU"/>
              </w:rPr>
              <w:t>(APICS, 2014, CILT, 2018, Derwik et al., 2016, Flöthmann et al., 2018, Shou and Wang, 2017)</w:t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</w:p>
        </w:tc>
      </w:tr>
      <w:tr w:rsidR="00325060" w:rsidRPr="00DE088C" w14:paraId="32CB5862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</w:tcPr>
          <w:p w14:paraId="453A76B2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Negotiation and conflict management</w:t>
            </w:r>
          </w:p>
        </w:tc>
        <w:tc>
          <w:tcPr>
            <w:tcW w:w="4269" w:type="dxa"/>
          </w:tcPr>
          <w:p w14:paraId="6EE86925" w14:textId="7777777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Demonstrate skills and ability to manage conflict by identifying and handling conflicts in a sensible, fair, and efficient manner. </w:t>
            </w:r>
          </w:p>
        </w:tc>
        <w:tc>
          <w:tcPr>
            <w:tcW w:w="3118" w:type="dxa"/>
          </w:tcPr>
          <w:p w14:paraId="6516B284" w14:textId="47827D96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Zsw7Z0aG1hbm4gZXQg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Zsw7Z0aG1hbm4gZXQg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Flöthmann et al., 2018, Gammelgaard and Larson, 2001, Prajogo and Sohal, 2013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2439326C" w14:textId="77777777" w:rsidTr="009A772C">
        <w:trPr>
          <w:trHeight w:val="3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  <w:hideMark/>
          </w:tcPr>
          <w:p w14:paraId="3E0A66B1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Planning and organising</w:t>
            </w:r>
          </w:p>
        </w:tc>
        <w:tc>
          <w:tcPr>
            <w:tcW w:w="4269" w:type="dxa"/>
          </w:tcPr>
          <w:p w14:paraId="30126BE5" w14:textId="77777777" w:rsidR="00325060" w:rsidRPr="009C19D5" w:rsidRDefault="00325060" w:rsidP="009A772C">
            <w:pPr>
              <w:pStyle w:val="Default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>Demonstrate ability to plan, organise, monitor supply chain activities, analysing the situation and identifying implications, deploy or acquire relevant resources</w:t>
            </w:r>
          </w:p>
        </w:tc>
        <w:tc>
          <w:tcPr>
            <w:tcW w:w="3118" w:type="dxa"/>
          </w:tcPr>
          <w:p w14:paraId="4DC1F0A1" w14:textId="6E68DC7D" w:rsidR="00325060" w:rsidRPr="009C19D5" w:rsidRDefault="00325060" w:rsidP="009A772C">
            <w:pPr>
              <w:pStyle w:val="Default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BUElDUzwvQXV0aG9yPjxZZWFyPjIwMTQ8L1llYXI+PFJl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=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BUElDUzwvQXV0aG9yPjxZZWFyPjIwMTQ8L1llYXI+PFJl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=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.DATA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separate"/>
            </w:r>
            <w:r w:rsidR="003D4DD6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AU"/>
              </w:rPr>
              <w:t>(APICS, 2014, CILT, 2018, Derwik et al., 2016, Murphy and Poist, 2007, Shou and Wang, 2017)</w:t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</w:p>
        </w:tc>
      </w:tr>
      <w:tr w:rsidR="00325060" w:rsidRPr="00DE088C" w14:paraId="53628520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</w:tcPr>
          <w:p w14:paraId="41501C38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lastRenderedPageBreak/>
              <w:t>Accountability and responsibility</w:t>
            </w:r>
          </w:p>
        </w:tc>
        <w:tc>
          <w:tcPr>
            <w:tcW w:w="4269" w:type="dxa"/>
          </w:tcPr>
          <w:p w14:paraId="39577905" w14:textId="7777777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Understand and demonstrate moral, legal, or mental responsibility and accountability for one’s actions.</w:t>
            </w:r>
          </w:p>
        </w:tc>
        <w:tc>
          <w:tcPr>
            <w:tcW w:w="3118" w:type="dxa"/>
          </w:tcPr>
          <w:p w14:paraId="6BCA8523" w14:textId="6F592D8E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/>
            </w:r>
            <w:r w:rsidR="003D4DD6">
              <w:rPr>
                <w:sz w:val="22"/>
                <w:szCs w:val="22"/>
              </w:rPr>
              <w:instrText xml:space="preserve"> ADDIN EN.CITE &lt;EndNote&gt;&lt;Cite&gt;&lt;Author&gt;CILT&lt;/Author&gt;&lt;Year&gt;2018&lt;/Year&gt;&lt;RecNum&gt;46&lt;/RecNum&gt;&lt;DisplayText&gt;(APICS, 2014, CILT, 2018, Shou and Wang, 2017)&lt;/DisplayText&gt;&lt;record&gt;&lt;rec-number&gt;46&lt;/rec-number&gt;&lt;foreign-keys&gt;&lt;key app="EN" db-id="900e29e2692a9beeex65rz0rw0ds2swe000t" timestamp="1526991706"&gt;46&lt;/key&gt;&lt;/foreign-keys&gt;&lt;ref-type name="Generic"&gt;13&lt;/ref-type&gt;&lt;contributors&gt;&lt;authors&gt;&lt;author&gt;CILT&lt;/author&gt;&lt;/authors&gt;&lt;/contributors&gt;&lt;titles&gt;&lt;title&gt;Driving Knowledge, delivering quality- Our key Knowledge Areas &lt;/title&gt;&lt;/titles&gt;&lt;dates&gt;&lt;year&gt;2018&lt;/year&gt;&lt;/dates&gt;&lt;publisher&gt;The Chartered Institute of Logistics and Transport (CILT, UK)&lt;/publisher&gt;&lt;urls&gt;&lt;/urls&gt;&lt;/record&gt;&lt;/Cite&gt;&lt;Cite&gt;&lt;Author&gt;APICS&lt;/Author&gt;&lt;Year&gt;2014&lt;/Year&gt;&lt;RecNum&gt;44&lt;/RecNum&gt;&lt;record&gt;&lt;rec-number&gt;44&lt;/rec-number&gt;&lt;foreign-keys&gt;&lt;key app="EN" db-id="900e29e2692a9beeex65rz0rw0ds2swe000t" timestamp="1526990891"&gt;44&lt;/key&gt;&lt;/foreign-keys&gt;&lt;ref-type name="Generic"&gt;13&lt;/ref-type&gt;&lt;contributors&gt;&lt;authors&gt;&lt;author&gt;APICS&lt;/author&gt;&lt;/authors&gt;&lt;/contributors&gt;&lt;titles&gt;&lt;title&gt;APICS Supply Chain Managers Competency Model  2014&lt;/title&gt;&lt;/titles&gt;&lt;dates&gt;&lt;year&gt;2014&lt;/year&gt;&lt;/dates&gt;&lt;publisher&gt;APICS, USA&lt;/publisher&gt;&lt;urls&gt;&lt;/urls&gt;&lt;/record&gt;&lt;/Cite&gt;&lt;Cite&gt;&lt;Author&gt;Shou&lt;/Author&gt;&lt;Year&gt;2017&lt;/Year&gt;&lt;RecNum&gt;387&lt;/RecNum&gt;&lt;record&gt;&lt;rec-number&gt;387&lt;/rec-number&gt;&lt;foreign-keys&gt;&lt;key app="EN" db-id="900e29e2692a9beeex65rz0rw0ds2swe000t" timestamp="1654143223"&gt;387&lt;/key&gt;&lt;/foreign-keys&gt;&lt;ref-type name="Journal Article"&gt;17&lt;/ref-type&gt;&lt;contributors&gt;&lt;authors&gt;&lt;author&gt;Shou, Yongyi&lt;/author&gt;&lt;author&gt;Wang, Weijiao&lt;/author&gt;&lt;/authors&gt;&lt;/contributors&gt;&lt;titles&gt;&lt;title&gt;Multidimensional competences of supply chain managers: an empirical study&lt;/title&gt;&lt;secondary-title&gt;Enterprise Information Systems&lt;/secondary-title&gt;&lt;/titles&gt;&lt;periodical&gt;&lt;full-title&gt;Enterprise Information Systems&lt;/full-title&gt;&lt;/periodical&gt;&lt;pages&gt;58-74&lt;/pages&gt;&lt;volume&gt;11&lt;/volume&gt;&lt;number&gt;1&lt;/number&gt;&lt;dates&gt;&lt;year&gt;2017&lt;/year&gt;&lt;/dates&gt;&lt;isbn&gt;1751-7575&lt;/isbn&gt;&lt;urls&gt;&lt;/urls&gt;&lt;/record&gt;&lt;/Cite&gt;&lt;/EndNote&gt;</w:instrText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ILT, 2018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1F6685A0" w14:textId="77777777" w:rsidTr="009A772C">
        <w:trPr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  <w:hideMark/>
          </w:tcPr>
          <w:p w14:paraId="059A0EBF" w14:textId="77777777" w:rsidR="00325060" w:rsidRPr="009C19D5" w:rsidRDefault="00325060" w:rsidP="009A772C">
            <w:pPr>
              <w:tabs>
                <w:tab w:val="left" w:pos="411"/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Customer focus</w:t>
            </w:r>
          </w:p>
        </w:tc>
        <w:tc>
          <w:tcPr>
            <w:tcW w:w="4269" w:type="dxa"/>
          </w:tcPr>
          <w:p w14:paraId="02345B01" w14:textId="7777777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Understand, ensure and practice an organisational orientation toward satisfying the needs of potential and actual customers.</w:t>
            </w:r>
          </w:p>
        </w:tc>
        <w:tc>
          <w:tcPr>
            <w:tcW w:w="3118" w:type="dxa"/>
          </w:tcPr>
          <w:p w14:paraId="2D93EFE2" w14:textId="0846045E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TaG91PC9BdXRob3I+PFllYXI+MjAxNzwvWWVhcj48UmVj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TaG91PC9BdXRob3I+PFllYXI+MjAxNzwvWWVhcj48UmVj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ILT, 2018, Derwik et al., 2016, Flöthmann et al., 2018, Murphy and Poist, 2007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117B2781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</w:tcPr>
          <w:p w14:paraId="3B211169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Communication</w:t>
            </w:r>
          </w:p>
        </w:tc>
        <w:tc>
          <w:tcPr>
            <w:tcW w:w="4269" w:type="dxa"/>
          </w:tcPr>
          <w:p w14:paraId="7EA5AB27" w14:textId="77777777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Meaningful communication to express information to individuals or groups, considering the audience and nature of information, paying close attention and seeking to understand others, listening attentively and responding appropriately. </w:t>
            </w:r>
          </w:p>
        </w:tc>
        <w:tc>
          <w:tcPr>
            <w:tcW w:w="3118" w:type="dxa"/>
          </w:tcPr>
          <w:p w14:paraId="34A3F858" w14:textId="28277A65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RlcndpayBhbmQgSGVs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=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RlcndpayBhbmQgSGVs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=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Derwik and Hellström, 2017, Flöthmann et al., 2018, Li et al., 2021, Mangan and Christopher, 2005, Prajogo and Sohal, 2013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719521BC" w14:textId="77777777" w:rsidTr="009A772C">
        <w:trPr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  <w:hideMark/>
          </w:tcPr>
          <w:p w14:paraId="3CA74A0B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Interpersonal skills</w:t>
            </w:r>
          </w:p>
        </w:tc>
        <w:tc>
          <w:tcPr>
            <w:tcW w:w="4269" w:type="dxa"/>
          </w:tcPr>
          <w:p w14:paraId="78D05B17" w14:textId="77777777" w:rsidR="00325060" w:rsidRPr="009C19D5" w:rsidRDefault="00325060" w:rsidP="009A772C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Relate well with clients, colleagues and team members. Maintain a positive, supportive, and appreciative attitude. </w:t>
            </w:r>
          </w:p>
        </w:tc>
        <w:tc>
          <w:tcPr>
            <w:tcW w:w="3118" w:type="dxa"/>
          </w:tcPr>
          <w:p w14:paraId="6C436C0D" w14:textId="67DB5CA3" w:rsidR="00325060" w:rsidRPr="009C19D5" w:rsidRDefault="00325060" w:rsidP="009A772C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RlcndpayBhbmQgSGVs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RlcndpayBhbmQgSGVs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Derwik and Hellström, 2017, Derwik et al., 2016, Flöthmann et al., 2018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501FADE0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  <w:hideMark/>
          </w:tcPr>
          <w:p w14:paraId="013C229C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Awareness of the needs of others</w:t>
            </w:r>
          </w:p>
        </w:tc>
        <w:tc>
          <w:tcPr>
            <w:tcW w:w="4269" w:type="dxa"/>
          </w:tcPr>
          <w:p w14:paraId="7B087124" w14:textId="77777777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Understand other business needs and goals, anticipate needs, respond to concerns; have a perspective into other points of view</w:t>
            </w:r>
          </w:p>
        </w:tc>
        <w:tc>
          <w:tcPr>
            <w:tcW w:w="3118" w:type="dxa"/>
          </w:tcPr>
          <w:p w14:paraId="0DE9744F" w14:textId="05937141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RlcndpayBldCBhbC4s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RlcndpayBldCBhbC4s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Derwik et al., 2016, Gammelgaard and Larson, 2001, Murphy and Poist, 200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42E23EF6" w14:textId="77777777" w:rsidTr="009A772C">
        <w:trPr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  <w:hideMark/>
          </w:tcPr>
          <w:p w14:paraId="6A5E4689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Continuous learning and adopt with change</w:t>
            </w:r>
          </w:p>
        </w:tc>
        <w:tc>
          <w:tcPr>
            <w:tcW w:w="4269" w:type="dxa"/>
          </w:tcPr>
          <w:p w14:paraId="3DC4DFA5" w14:textId="7777777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Engage in anticipated changes in work demands and participate in assignments or training that address these changing demands; treat unexpected circumstances as opportunities to learn.</w:t>
            </w:r>
          </w:p>
        </w:tc>
        <w:tc>
          <w:tcPr>
            <w:tcW w:w="3118" w:type="dxa"/>
          </w:tcPr>
          <w:p w14:paraId="44C489AB" w14:textId="135ADE90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NocmlzdG9waGVyLCAy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BUElDUzwvQXV0aG9yPjxZZWFyPjIwMTQ8L1llYXI+PFJl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hristopher, 2004, Derwik and Hellström, 2017, Flöthmann et al., 2018, Gammelgaard and Larson, 2001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2C218F68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hideMark/>
          </w:tcPr>
          <w:p w14:paraId="7C963509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b w:val="0"/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Warehouse management</w:t>
            </w:r>
          </w:p>
        </w:tc>
        <w:tc>
          <w:tcPr>
            <w:tcW w:w="4269" w:type="dxa"/>
          </w:tcPr>
          <w:p w14:paraId="297D9A06" w14:textId="77777777" w:rsidR="00325060" w:rsidRPr="009C19D5" w:rsidRDefault="00325060" w:rsidP="009A772C">
            <w:pPr>
              <w:pStyle w:val="Default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>Control/manage the movement and storage of materials, flow of information within and through a warehouse, and manage relevant parties.</w:t>
            </w:r>
          </w:p>
        </w:tc>
        <w:tc>
          <w:tcPr>
            <w:tcW w:w="3118" w:type="dxa"/>
          </w:tcPr>
          <w:p w14:paraId="528AA67B" w14:textId="6374FE3A" w:rsidR="00325060" w:rsidRPr="009C19D5" w:rsidRDefault="00325060" w:rsidP="009A772C">
            <w:pPr>
              <w:pStyle w:val="Default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TaG91PC9BdXRob3I+PFllYXI+MjAxNzwvWWVhcj48UmVj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=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TaG91PC9BdXRob3I+PFllYXI+MjAxNzwvWWVhcj48UmVj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=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.DATA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separate"/>
            </w:r>
            <w:r w:rsidR="003D4DD6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AU"/>
              </w:rPr>
              <w:t>(APICS, 2014, CILT, 2018, Derwik et al., 2016, Li et al., 2021, Murphy and Poist, 2007, Shou and Wang, 2017)</w:t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</w:p>
        </w:tc>
      </w:tr>
      <w:tr w:rsidR="00325060" w:rsidRPr="00DE088C" w14:paraId="5960300A" w14:textId="77777777" w:rsidTr="009A772C">
        <w:trPr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  <w:hideMark/>
          </w:tcPr>
          <w:p w14:paraId="1E8750A4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Transportation and distribution management</w:t>
            </w:r>
          </w:p>
        </w:tc>
        <w:tc>
          <w:tcPr>
            <w:tcW w:w="4269" w:type="dxa"/>
          </w:tcPr>
          <w:p w14:paraId="482D5E79" w14:textId="77777777" w:rsidR="00325060" w:rsidRPr="009C19D5" w:rsidRDefault="00325060" w:rsidP="009A772C">
            <w:pPr>
              <w:pStyle w:val="Default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>Ability to manage day</w:t>
            </w:r>
            <w:r w:rsidRPr="009C19D5">
              <w:rPr>
                <w:rFonts w:ascii="Times New Roman" w:eastAsia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>-</w:t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>to</w:t>
            </w:r>
            <w:r w:rsidRPr="009C19D5">
              <w:rPr>
                <w:rFonts w:ascii="Times New Roman" w:eastAsia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>-</w:t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 xml:space="preserve">day transportation and distribution-related logistics operations to ensure efficient use of resources while meeting the needs of the customer. </w:t>
            </w:r>
          </w:p>
        </w:tc>
        <w:tc>
          <w:tcPr>
            <w:tcW w:w="3118" w:type="dxa"/>
          </w:tcPr>
          <w:p w14:paraId="0F8E18F5" w14:textId="6DD6B504" w:rsidR="00325060" w:rsidRPr="009C19D5" w:rsidRDefault="00325060" w:rsidP="009A772C">
            <w:pPr>
              <w:pStyle w:val="Default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TaG91PC9BdXRob3I+PFllYXI+MjAxNzwvWWVhcj48UmVj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TaG91PC9BdXRob3I+PFllYXI+MjAxNzwvWWVhcj48UmVj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.DATA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separate"/>
            </w:r>
            <w:r w:rsidR="003D4DD6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AU"/>
              </w:rPr>
              <w:t>(APICS, 2014, CILT, 2018, Derwik et al., 2016, Flöthmann et al., 2018, Lorentz et al., 2013, Murphy and Poist, 2007, Shou and Wang, 2017)</w:t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</w:p>
        </w:tc>
      </w:tr>
      <w:tr w:rsidR="00325060" w:rsidRPr="00DE088C" w14:paraId="0A4837E8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  <w:hideMark/>
          </w:tcPr>
          <w:p w14:paraId="5A1FE2F2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Process improvement and six Sigma </w:t>
            </w:r>
          </w:p>
        </w:tc>
        <w:tc>
          <w:tcPr>
            <w:tcW w:w="4269" w:type="dxa"/>
          </w:tcPr>
          <w:p w14:paraId="14524CA9" w14:textId="77777777" w:rsidR="00325060" w:rsidRPr="009C19D5" w:rsidRDefault="00325060" w:rsidP="009A772C">
            <w:pPr>
              <w:pStyle w:val="Default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>Having knowledge, skills and abilities to improve process quality through Six Sigma.</w:t>
            </w:r>
          </w:p>
        </w:tc>
        <w:tc>
          <w:tcPr>
            <w:tcW w:w="3118" w:type="dxa"/>
          </w:tcPr>
          <w:p w14:paraId="3453B4B4" w14:textId="3A349AE3" w:rsidR="00325060" w:rsidRPr="009C19D5" w:rsidRDefault="00325060" w:rsidP="009A772C">
            <w:pPr>
              <w:pStyle w:val="Default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/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 &lt;EndNote&gt;&lt;Cite&gt;&lt;Author&gt;CILT&lt;/Author&gt;&lt;Year&gt;2018&lt;/Year&gt;&lt;RecNum&gt;46&lt;/RecNum&gt;&lt;DisplayText&gt;(APICS, 2014, CILT, 2018, Shou and Wang, 2017)&lt;/DisplayText&gt;&lt;record&gt;&lt;rec-number&gt;46&lt;/rec-number&gt;&lt;foreign-keys&gt;&lt;key app="EN" db-id="900e29e2692a9beeex65rz0rw0ds2swe000t" timestamp="1526991706"&gt;46&lt;/key&gt;&lt;/foreign-keys&gt;&lt;ref-type name="Generic"&gt;13&lt;/ref-type&gt;&lt;contributors&gt;&lt;authors&gt;&lt;author&gt;CILT&lt;/author&gt;&lt;/authors&gt;&lt;/contributors&gt;&lt;titles&gt;&lt;title&gt;Driving Knowledge, delivering quality- Our key Knowledge Areas &lt;/title&gt;&lt;/titles&gt;&lt;dates&gt;&lt;year&gt;2018&lt;/year&gt;&lt;/dates&gt;&lt;publisher&gt;The Chartered Institute of Logistics and Transport (CILT, UK)&lt;/publisher&gt;&lt;urls&gt;&lt;/urls&gt;&lt;/record&gt;&lt;/Cite&gt;&lt;Cite&gt;&lt;Author&gt;APICS&lt;/Author&gt;&lt;Year&gt;2014&lt;/Year&gt;&lt;RecNum&gt;44&lt;/RecNum&gt;&lt;record&gt;&lt;rec-number&gt;44&lt;/rec-number&gt;&lt;foreign-keys&gt;&lt;key app="EN" db-id="900e29e2692a9beeex65rz0rw0ds2swe000t" timestamp="1526990891"&gt;44&lt;/key&gt;&lt;/foreign-keys&gt;&lt;ref-type name="Generic"&gt;13&lt;/ref-type&gt;&lt;contributors&gt;&lt;authors&gt;&lt;author&gt;APICS&lt;/author&gt;&lt;/authors&gt;&lt;/contributors&gt;&lt;titles&gt;&lt;title&gt;APICS Supply Chain Managers Competency Model  2014&lt;/title&gt;&lt;/titles&gt;&lt;dates&gt;&lt;year&gt;2014&lt;/year&gt;&lt;/dates&gt;&lt;publisher&gt;APICS, USA&lt;/publisher&gt;&lt;urls&gt;&lt;/urls&gt;&lt;/record&gt;&lt;/Cite&gt;&lt;Cite&gt;&lt;Author&gt;Shou&lt;/Author&gt;&lt;Year&gt;2017&lt;/Year&gt;&lt;RecNum&gt;387&lt;/RecNum&gt;&lt;record&gt;&lt;rec-number&gt;387&lt;/rec-number&gt;&lt;foreign-keys&gt;&lt;key app="EN" db-id="900e29e2692a9beeex65rz0rw0ds2swe000t" timestamp="1654143223"&gt;387&lt;/key&gt;&lt;/foreign-keys&gt;&lt;ref-type name="Journal Article"&gt;17&lt;/ref-type&gt;&lt;contributors&gt;&lt;authors&gt;&lt;author&gt;Shou, Yongyi&lt;/author&gt;&lt;author&gt;Wang, Weijiao&lt;/author&gt;&lt;/authors&gt;&lt;/contributors&gt;&lt;titles&gt;&lt;title&gt;Multidimensional competences of supply chain managers: an empirical study&lt;/title&gt;&lt;secondary-title&gt;Enterprise Information Systems&lt;/secondary-title&gt;&lt;/titles&gt;&lt;periodical&gt;&lt;full-title&gt;Enterprise Information Systems&lt;/full-title&gt;&lt;/periodical&gt;&lt;pages&gt;58-74&lt;/pages&gt;&lt;volume&gt;11&lt;/volume&gt;&lt;number&gt;1&lt;/number&gt;&lt;dates&gt;&lt;year&gt;2017&lt;/year&gt;&lt;/dates&gt;&lt;isbn&gt;1751-7575&lt;/isbn&gt;&lt;urls&gt;&lt;/urls&gt;&lt;/record&gt;&lt;/Cite&gt;&lt;/EndNote&gt;</w:instrText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separate"/>
            </w:r>
            <w:r w:rsidR="003D4DD6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AU"/>
              </w:rPr>
              <w:t>(APICS, 2014, CILT, 2018, Shou and Wang, 2017)</w:t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</w:p>
        </w:tc>
      </w:tr>
      <w:tr w:rsidR="00325060" w:rsidRPr="00DE088C" w14:paraId="5C09B543" w14:textId="77777777" w:rsidTr="009A772C">
        <w:trPr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  <w:hideMark/>
          </w:tcPr>
          <w:p w14:paraId="0F9582F2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Project management</w:t>
            </w:r>
          </w:p>
        </w:tc>
        <w:tc>
          <w:tcPr>
            <w:tcW w:w="4269" w:type="dxa"/>
          </w:tcPr>
          <w:p w14:paraId="75CD3236" w14:textId="77777777" w:rsidR="00325060" w:rsidRPr="009C19D5" w:rsidRDefault="00325060" w:rsidP="009A772C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Understand project principles and processes (initiation, planning, and implementing</w:t>
            </w:r>
            <w:proofErr w:type="gramStart"/>
            <w:r w:rsidRPr="009C19D5">
              <w:rPr>
                <w:sz w:val="22"/>
                <w:szCs w:val="22"/>
              </w:rPr>
              <w:t>), and</w:t>
            </w:r>
            <w:proofErr w:type="gramEnd"/>
            <w:r w:rsidRPr="009C19D5">
              <w:rPr>
                <w:sz w:val="22"/>
                <w:szCs w:val="22"/>
              </w:rPr>
              <w:t xml:space="preserve"> can manage resources to the successful completion of the project.</w:t>
            </w:r>
          </w:p>
        </w:tc>
        <w:tc>
          <w:tcPr>
            <w:tcW w:w="3118" w:type="dxa"/>
          </w:tcPr>
          <w:p w14:paraId="5C0C3993" w14:textId="2EB7C5E5" w:rsidR="00325060" w:rsidRPr="009C19D5" w:rsidRDefault="00325060" w:rsidP="009A772C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BUElDUywgMjAxNCwgQ0lMVCwgMjAxOCwgU2hv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BUElDUywgMjAxNCwgQ0lMVCwgMjAxOCwgU2hv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ILT, 2018, Shou and Wang, 2017, Thai and Yeo, 2015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0E7A13F4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hideMark/>
          </w:tcPr>
          <w:p w14:paraId="7B7BA4A7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Continuous improvement and lean management</w:t>
            </w:r>
          </w:p>
        </w:tc>
        <w:tc>
          <w:tcPr>
            <w:tcW w:w="4269" w:type="dxa"/>
          </w:tcPr>
          <w:p w14:paraId="5168884A" w14:textId="7777777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Skill and ability to continuously improve supply chain challenges and identify and reduce or eliminate waste in all areas of a supply chain. </w:t>
            </w:r>
          </w:p>
        </w:tc>
        <w:tc>
          <w:tcPr>
            <w:tcW w:w="3118" w:type="dxa"/>
          </w:tcPr>
          <w:p w14:paraId="32414ED5" w14:textId="064612C0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BUElDUywgMjAxNCwgQ2hyaXN0b3BoZXIsIDIw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BUElDUywgMjAxNCwgQ2hyaXN0b3BoZXIsIDIw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hristopher, 2004, CILT, 2018, Prajogo and Sohal, 2013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530674B3" w14:textId="77777777" w:rsidTr="009A772C">
        <w:trPr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hideMark/>
          </w:tcPr>
          <w:p w14:paraId="7C5C318F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Demand planning </w:t>
            </w:r>
          </w:p>
        </w:tc>
        <w:tc>
          <w:tcPr>
            <w:tcW w:w="4269" w:type="dxa"/>
          </w:tcPr>
          <w:p w14:paraId="77E62472" w14:textId="77777777" w:rsidR="00325060" w:rsidRPr="009C19D5" w:rsidRDefault="00325060" w:rsidP="009A772C">
            <w:pPr>
              <w:pStyle w:val="Normal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sz w:val="22"/>
                <w:szCs w:val="22"/>
                <w:lang w:val="en-AU"/>
              </w:rPr>
              <w:t>Oversee demand planning and management processes for new and existing products, perform sales data analysis, future promotional plans, and seasonal trends.</w:t>
            </w:r>
          </w:p>
        </w:tc>
        <w:tc>
          <w:tcPr>
            <w:tcW w:w="3118" w:type="dxa"/>
          </w:tcPr>
          <w:p w14:paraId="53112006" w14:textId="5DDD6B03" w:rsidR="00325060" w:rsidRPr="009C19D5" w:rsidRDefault="00325060" w:rsidP="009A772C">
            <w:pPr>
              <w:pStyle w:val="Normal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sz w:val="22"/>
                <w:szCs w:val="22"/>
                <w:lang w:val="en-AU"/>
              </w:rPr>
              <w:fldChar w:fldCharType="begin">
                <w:fldData xml:space="preserve">PEVuZE5vdGU+PENpdGU+PEF1dGhvcj5DSUxUPC9BdXRob3I+PFllYXI+MjAxODwvWWVhcj48UmVj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</w:fldData>
              </w:fldChar>
            </w:r>
            <w:r w:rsidR="003D4DD6">
              <w:rPr>
                <w:rFonts w:ascii="Times New Roman" w:hAnsi="Times New Roman" w:cs="Times New Roman"/>
                <w:sz w:val="22"/>
                <w:szCs w:val="22"/>
                <w:lang w:val="en-AU"/>
              </w:rPr>
              <w:instrText xml:space="preserve"> ADDIN EN.CITE </w:instrText>
            </w:r>
            <w:r w:rsidR="003D4DD6">
              <w:rPr>
                <w:rFonts w:ascii="Times New Roman" w:hAnsi="Times New Roman" w:cs="Times New Roman"/>
                <w:sz w:val="22"/>
                <w:szCs w:val="22"/>
                <w:lang w:val="en-AU"/>
              </w:rPr>
              <w:fldChar w:fldCharType="begin">
                <w:fldData xml:space="preserve">PEVuZE5vdGU+PENpdGU+PEF1dGhvcj5DSUxUPC9BdXRob3I+PFllYXI+MjAxODwvWWVhcj48UmVj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</w:fldData>
              </w:fldChar>
            </w:r>
            <w:r w:rsidR="003D4DD6">
              <w:rPr>
                <w:rFonts w:ascii="Times New Roman" w:hAnsi="Times New Roman" w:cs="Times New Roman"/>
                <w:sz w:val="22"/>
                <w:szCs w:val="22"/>
                <w:lang w:val="en-AU"/>
              </w:rPr>
              <w:instrText xml:space="preserve"> ADDIN EN.CITE.DATA </w:instrText>
            </w:r>
            <w:r w:rsidR="003D4DD6">
              <w:rPr>
                <w:rFonts w:ascii="Times New Roman" w:hAnsi="Times New Roman" w:cs="Times New Roman"/>
                <w:sz w:val="22"/>
                <w:szCs w:val="22"/>
                <w:lang w:val="en-AU"/>
              </w:rPr>
            </w:r>
            <w:r w:rsidR="003D4DD6">
              <w:rPr>
                <w:rFonts w:ascii="Times New Roman" w:hAnsi="Times New Roman" w:cs="Times New Roman"/>
                <w:sz w:val="22"/>
                <w:szCs w:val="22"/>
                <w:lang w:val="en-AU"/>
              </w:rPr>
              <w:fldChar w:fldCharType="end"/>
            </w:r>
            <w:r w:rsidRPr="009C19D5">
              <w:rPr>
                <w:rFonts w:ascii="Times New Roman" w:hAnsi="Times New Roman" w:cs="Times New Roman"/>
                <w:sz w:val="22"/>
                <w:szCs w:val="22"/>
                <w:lang w:val="en-AU"/>
              </w:rPr>
            </w:r>
            <w:r w:rsidRPr="009C19D5">
              <w:rPr>
                <w:rFonts w:ascii="Times New Roman" w:hAnsi="Times New Roman" w:cs="Times New Roman"/>
                <w:sz w:val="22"/>
                <w:szCs w:val="22"/>
                <w:lang w:val="en-AU"/>
              </w:rPr>
              <w:fldChar w:fldCharType="separate"/>
            </w:r>
            <w:r w:rsidR="003D4DD6">
              <w:rPr>
                <w:rFonts w:ascii="Times New Roman" w:hAnsi="Times New Roman" w:cs="Times New Roman"/>
                <w:noProof/>
                <w:sz w:val="22"/>
                <w:szCs w:val="22"/>
                <w:lang w:val="en-AU"/>
              </w:rPr>
              <w:t>(APICS, 2014, CILT, 2018, Derwik and Hellström, 2017, Prajogo and Sohal, 2013, Shou and Wang, 2017, Thai, 2012)</w:t>
            </w:r>
            <w:r w:rsidRPr="009C19D5">
              <w:rPr>
                <w:rFonts w:ascii="Times New Roman" w:hAnsi="Times New Roman" w:cs="Times New Roman"/>
                <w:sz w:val="22"/>
                <w:szCs w:val="22"/>
                <w:lang w:val="en-AU"/>
              </w:rPr>
              <w:fldChar w:fldCharType="end"/>
            </w:r>
          </w:p>
        </w:tc>
      </w:tr>
      <w:tr w:rsidR="00325060" w:rsidRPr="00DE088C" w14:paraId="19B2E7A0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hideMark/>
          </w:tcPr>
          <w:p w14:paraId="39B7CDCC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Sales and Operations Planning (S&amp;OP)</w:t>
            </w:r>
          </w:p>
        </w:tc>
        <w:tc>
          <w:tcPr>
            <w:tcW w:w="4269" w:type="dxa"/>
          </w:tcPr>
          <w:p w14:paraId="5B5ECB9F" w14:textId="77777777" w:rsidR="00325060" w:rsidRPr="009C19D5" w:rsidRDefault="00325060" w:rsidP="009A772C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Having knowledge and skills to prepare, support and develop the S&amp;OP process.</w:t>
            </w:r>
          </w:p>
        </w:tc>
        <w:tc>
          <w:tcPr>
            <w:tcW w:w="3118" w:type="dxa"/>
          </w:tcPr>
          <w:p w14:paraId="5EB67BA9" w14:textId="3D708FA2" w:rsidR="00325060" w:rsidRPr="009C19D5" w:rsidRDefault="00325060" w:rsidP="009A772C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TaG91PC9BdXRob3I+PFllYXI+MjAxNzwvWWVhcj48UmVj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TaG91PC9BdXRob3I+PFllYXI+MjAxNzwvWWVhcj48UmVj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CILT, 2018, Cottrill, 2010, Derwik and Hellström, 2017, Derwik et al., 2016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46F8FFA4" w14:textId="77777777" w:rsidTr="009A772C">
        <w:trPr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</w:tcPr>
          <w:p w14:paraId="7F6CA7CF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lastRenderedPageBreak/>
              <w:t>Forecasting</w:t>
            </w:r>
          </w:p>
        </w:tc>
        <w:tc>
          <w:tcPr>
            <w:tcW w:w="4269" w:type="dxa"/>
          </w:tcPr>
          <w:p w14:paraId="066EA35E" w14:textId="77777777" w:rsidR="00325060" w:rsidRPr="009C19D5" w:rsidRDefault="00325060" w:rsidP="009A772C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Ability to develop forecasts through analysis of production or sales, or demand data for a range of products, drive forecast accuracy across product lines, and provide support in identifying and implementing actions that will improve forecast accuracy. </w:t>
            </w:r>
          </w:p>
        </w:tc>
        <w:tc>
          <w:tcPr>
            <w:tcW w:w="3118" w:type="dxa"/>
          </w:tcPr>
          <w:p w14:paraId="5D7E07AA" w14:textId="3169B9C4" w:rsidR="00325060" w:rsidRPr="009C19D5" w:rsidRDefault="00325060" w:rsidP="009A772C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DSUxULCAyMDE4LCBEZXJ3aWsgZXQgYWwuLCAy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</w:fldData>
              </w:fldChar>
            </w:r>
            <w:r w:rsidR="00444541">
              <w:rPr>
                <w:sz w:val="22"/>
                <w:szCs w:val="22"/>
              </w:rPr>
              <w:instrText xml:space="preserve"> ADDIN EN.CITE </w:instrText>
            </w:r>
            <w:r w:rsidR="00444541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DSUxULCAyMDE4LCBEZXJ3aWsgZXQgYWwuLCAy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</w:fldData>
              </w:fldChar>
            </w:r>
            <w:r w:rsidR="00444541">
              <w:rPr>
                <w:sz w:val="22"/>
                <w:szCs w:val="22"/>
              </w:rPr>
              <w:instrText xml:space="preserve"> ADDIN EN.CITE.DATA </w:instrText>
            </w:r>
            <w:r w:rsidR="00444541">
              <w:rPr>
                <w:sz w:val="22"/>
                <w:szCs w:val="22"/>
              </w:rPr>
            </w:r>
            <w:r w:rsidR="00444541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444541">
              <w:rPr>
                <w:noProof/>
                <w:sz w:val="22"/>
                <w:szCs w:val="22"/>
              </w:rPr>
              <w:t>(CILT, 2018, Derwik et al., 2016, Murphy and Poist, 2007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15C49A57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</w:tcPr>
          <w:p w14:paraId="59740C38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Inventory management</w:t>
            </w:r>
          </w:p>
        </w:tc>
        <w:tc>
          <w:tcPr>
            <w:tcW w:w="4269" w:type="dxa"/>
          </w:tcPr>
          <w:p w14:paraId="5405B1C9" w14:textId="77777777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Manage inventory tasks and stock take procedures, monitor inventory levels to replenish needs, produce reports, and update inventory data on a regular basis.</w:t>
            </w:r>
          </w:p>
        </w:tc>
        <w:tc>
          <w:tcPr>
            <w:tcW w:w="3118" w:type="dxa"/>
          </w:tcPr>
          <w:p w14:paraId="79824601" w14:textId="57704196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TaG91PC9BdXRob3I+PFllYXI+MjAxNzwvWWVhcj48UmVj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TaG91PC9BdXRob3I+PFllYXI+MjAxNzwvWWVhcj48UmVj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CILT, 2018, Derwik et al., 2016, Li et al., 2021, Lorentz et al., 2013, Shou and Wang, 2017, Thai and Yeo, 2015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6E98B77D" w14:textId="77777777" w:rsidTr="009A772C">
        <w:trPr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</w:tcPr>
          <w:p w14:paraId="3261A664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Safety management </w:t>
            </w:r>
          </w:p>
        </w:tc>
        <w:tc>
          <w:tcPr>
            <w:tcW w:w="4269" w:type="dxa"/>
          </w:tcPr>
          <w:p w14:paraId="6739194D" w14:textId="77777777" w:rsidR="00325060" w:rsidRPr="009C19D5" w:rsidRDefault="00325060" w:rsidP="009A772C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Commitment or skill in managing or maintaining safety in the workplace.</w:t>
            </w:r>
          </w:p>
        </w:tc>
        <w:tc>
          <w:tcPr>
            <w:tcW w:w="3118" w:type="dxa"/>
          </w:tcPr>
          <w:p w14:paraId="148C8A0C" w14:textId="0CEBDED9" w:rsidR="00325060" w:rsidRPr="009C19D5" w:rsidRDefault="00325060" w:rsidP="009A772C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/>
            </w:r>
            <w:r w:rsidR="00444541">
              <w:rPr>
                <w:sz w:val="22"/>
                <w:szCs w:val="22"/>
              </w:rPr>
              <w:instrText xml:space="preserve"> ADDIN EN.CITE &lt;EndNote&gt;&lt;Cite&gt;&lt;Author&gt;CILT&lt;/Author&gt;&lt;Year&gt;2018&lt;/Year&gt;&lt;RecNum&gt;46&lt;/RecNum&gt;&lt;DisplayText&gt;(CILT, 2018, Thai and Yeo, 2015)&lt;/DisplayText&gt;&lt;record&gt;&lt;rec-number&gt;46&lt;/rec-number&gt;&lt;foreign-keys&gt;&lt;key app="EN" db-id="900e29e2692a9beeex65rz0rw0ds2swe000t" timestamp="1526991706"&gt;46&lt;/key&gt;&lt;/foreign-keys&gt;&lt;ref-type name="Generic"&gt;13&lt;/ref-type&gt;&lt;contributors&gt;&lt;authors&gt;&lt;author&gt;CILT&lt;/author&gt;&lt;/authors&gt;&lt;/contributors&gt;&lt;titles&gt;&lt;title&gt;Driving Knowledge, delivering quality- Our key Knowledge Areas &lt;/title&gt;&lt;/titles&gt;&lt;dates&gt;&lt;year&gt;2018&lt;/year&gt;&lt;/dates&gt;&lt;publisher&gt;The Chartered Institute of Logistics and Transport (CILT, UK)&lt;/publisher&gt;&lt;urls&gt;&lt;/urls&gt;&lt;/record&gt;&lt;/Cite&gt;&lt;Cite&gt;&lt;Author&gt;Thai&lt;/Author&gt;&lt;Year&gt;2015&lt;/Year&gt;&lt;RecNum&gt;373&lt;/RecNum&gt;&lt;record&gt;&lt;rec-number&gt;373&lt;/rec-number&gt;&lt;foreign-keys&gt;&lt;key app="EN" db-id="900e29e2692a9beeex65rz0rw0ds2swe000t" timestamp="1654141736"&gt;373&lt;/key&gt;&lt;/foreign-keys&gt;&lt;ref-type name="Journal Article"&gt;17&lt;/ref-type&gt;&lt;contributors&gt;&lt;authors&gt;&lt;author&gt;Thai, V. V.&lt;/author&gt;&lt;author&gt;Yeo, G. T.&lt;/author&gt;&lt;/authors&gt;&lt;/contributors&gt;&lt;titles&gt;&lt;title&gt;Perceived competencies required for container shipping logisticians in Singapore and South Korea&lt;/title&gt;&lt;secondary-title&gt;International Journal of Logistics Management&lt;/secondary-title&gt;&lt;/titles&gt;&lt;periodical&gt;&lt;full-title&gt;International Journal of Logistics Management&lt;/full-title&gt;&lt;/periodical&gt;&lt;pages&gt;334-355&lt;/pages&gt;&lt;volume&gt;26&lt;/volume&gt;&lt;number&gt;2&lt;/number&gt;&lt;dates&gt;&lt;year&gt;2015&lt;/year&gt;&lt;/dates&gt;&lt;work-type&gt;Article&lt;/work-type&gt;&lt;urls&gt;&lt;related-urls&gt;&lt;url&gt;https://www.scopus.com/inward/record.uri?eid=2-s2.0-84937949898&amp;amp;doi=10.1108%2fIJLM-02-2014-0031&amp;amp;partnerID=40&amp;amp;md5=41c23e5328987863112545c99c8e4fac&lt;/url&gt;&lt;/related-urls&gt;&lt;/urls&gt;&lt;electronic-resource-num&gt;10.1108/IJLM-02-2014-0031&lt;/electronic-resource-num&gt;&lt;remote-database-name&gt;Scopus&lt;/remote-database-name&gt;&lt;/record&gt;&lt;/Cite&gt;&lt;/EndNote&gt;</w:instrText>
            </w:r>
            <w:r w:rsidRPr="009C19D5">
              <w:rPr>
                <w:sz w:val="22"/>
                <w:szCs w:val="22"/>
              </w:rPr>
              <w:fldChar w:fldCharType="separate"/>
            </w:r>
            <w:r w:rsidR="00444541">
              <w:rPr>
                <w:noProof/>
                <w:sz w:val="22"/>
                <w:szCs w:val="22"/>
              </w:rPr>
              <w:t>(CILT, 2018, Thai and Yeo, 2015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73A9F3CF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</w:tcPr>
          <w:p w14:paraId="73C41B09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ERP systems</w:t>
            </w:r>
          </w:p>
        </w:tc>
        <w:tc>
          <w:tcPr>
            <w:tcW w:w="4269" w:type="dxa"/>
          </w:tcPr>
          <w:p w14:paraId="454E2660" w14:textId="77777777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Knowledge and skill in ERP systems to perform periodic audit and </w:t>
            </w:r>
            <w:proofErr w:type="gramStart"/>
            <w:r w:rsidRPr="009C19D5">
              <w:rPr>
                <w:sz w:val="22"/>
                <w:szCs w:val="22"/>
              </w:rPr>
              <w:t>review, and</w:t>
            </w:r>
            <w:proofErr w:type="gramEnd"/>
            <w:r w:rsidRPr="009C19D5">
              <w:rPr>
                <w:sz w:val="22"/>
                <w:szCs w:val="22"/>
              </w:rPr>
              <w:t xml:space="preserve"> maintain that supply chain data is correctly captured.</w:t>
            </w:r>
          </w:p>
        </w:tc>
        <w:tc>
          <w:tcPr>
            <w:tcW w:w="3118" w:type="dxa"/>
          </w:tcPr>
          <w:p w14:paraId="6222FF53" w14:textId="58187D50" w:rsidR="00325060" w:rsidRPr="009C19D5" w:rsidRDefault="00325060" w:rsidP="009A772C">
            <w:pPr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/>
            </w:r>
            <w:r w:rsidR="00444541">
              <w:rPr>
                <w:sz w:val="22"/>
                <w:szCs w:val="22"/>
              </w:rPr>
              <w:instrText xml:space="preserve"> ADDIN EN.CITE &lt;EndNote&gt;&lt;Cite&gt;&lt;Author&gt;CILT&lt;/Author&gt;&lt;Year&gt;2018&lt;/Year&gt;&lt;RecNum&gt;46&lt;/RecNum&gt;&lt;DisplayText&gt;(CILT, 2018, Shou and Wang, 2017)&lt;/DisplayText&gt;&lt;record&gt;&lt;rec-number&gt;46&lt;/rec-number&gt;&lt;foreign-keys&gt;&lt;key app="EN" db-id="900e29e2692a9beeex65rz0rw0ds2swe000t" timestamp="1526991706"&gt;46&lt;/key&gt;&lt;/foreign-keys&gt;&lt;ref-type name="Generic"&gt;13&lt;/ref-type&gt;&lt;contributors&gt;&lt;authors&gt;&lt;author&gt;CILT&lt;/author&gt;&lt;/authors&gt;&lt;/contributors&gt;&lt;titles&gt;&lt;title&gt;Driving Knowledge, delivering quality- Our key Knowledge Areas &lt;/title&gt;&lt;/titles&gt;&lt;dates&gt;&lt;year&gt;2018&lt;/year&gt;&lt;/dates&gt;&lt;publisher&gt;The Chartered Institute of Logistics and Transport (CILT, UK)&lt;/publisher&gt;&lt;urls&gt;&lt;/urls&gt;&lt;/record&gt;&lt;/Cite&gt;&lt;Cite&gt;&lt;Author&gt;Shou&lt;/Author&gt;&lt;Year&gt;2017&lt;/Year&gt;&lt;RecNum&gt;387&lt;/RecNum&gt;&lt;record&gt;&lt;rec-number&gt;387&lt;/rec-number&gt;&lt;foreign-keys&gt;&lt;key app="EN" db-id="900e29e2692a9beeex65rz0rw0ds2swe000t" timestamp="1654143223"&gt;387&lt;/key&gt;&lt;/foreign-keys&gt;&lt;ref-type name="Journal Article"&gt;17&lt;/ref-type&gt;&lt;contributors&gt;&lt;authors&gt;&lt;author&gt;Shou, Yongyi&lt;/author&gt;&lt;author&gt;Wang, Weijiao&lt;/author&gt;&lt;/authors&gt;&lt;/contributors&gt;&lt;titles&gt;&lt;title&gt;Multidimensional competences of supply chain managers: an empirical study&lt;/title&gt;&lt;secondary-title&gt;Enterprise Information Systems&lt;/secondary-title&gt;&lt;/titles&gt;&lt;periodical&gt;&lt;full-title&gt;Enterprise Information Systems&lt;/full-title&gt;&lt;/periodical&gt;&lt;pages&gt;58-74&lt;/pages&gt;&lt;volume&gt;11&lt;/volume&gt;&lt;number&gt;1&lt;/number&gt;&lt;dates&gt;&lt;year&gt;2017&lt;/year&gt;&lt;/dates&gt;&lt;isbn&gt;1751-7575&lt;/isbn&gt;&lt;urls&gt;&lt;/urls&gt;&lt;/record&gt;&lt;/Cite&gt;&lt;/EndNote&gt;</w:instrText>
            </w:r>
            <w:r w:rsidRPr="009C19D5">
              <w:rPr>
                <w:sz w:val="22"/>
                <w:szCs w:val="22"/>
              </w:rPr>
              <w:fldChar w:fldCharType="separate"/>
            </w:r>
            <w:r w:rsidR="00444541">
              <w:rPr>
                <w:noProof/>
                <w:sz w:val="22"/>
                <w:szCs w:val="22"/>
              </w:rPr>
              <w:t>(CILT, 2018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249BF489" w14:textId="77777777" w:rsidTr="009A772C">
        <w:trPr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</w:tcPr>
          <w:p w14:paraId="59FB322D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KPI setting and measures</w:t>
            </w:r>
          </w:p>
        </w:tc>
        <w:tc>
          <w:tcPr>
            <w:tcW w:w="4269" w:type="dxa"/>
          </w:tcPr>
          <w:p w14:paraId="14C0CA6F" w14:textId="77777777" w:rsidR="00325060" w:rsidRPr="009C19D5" w:rsidRDefault="00325060" w:rsidP="009A772C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Ability and skills to set, track, and report supply chain performance &amp; KPIs.</w:t>
            </w:r>
          </w:p>
        </w:tc>
        <w:tc>
          <w:tcPr>
            <w:tcW w:w="3118" w:type="dxa"/>
          </w:tcPr>
          <w:p w14:paraId="4322AEE2" w14:textId="01B417B8" w:rsidR="00325060" w:rsidRPr="009C19D5" w:rsidRDefault="00325060" w:rsidP="009A772C">
            <w:pPr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TaG91PC9BdXRob3I+PFllYXI+MjAxNzwvWWVhcj48UmVj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TaG91PC9BdXRob3I+PFllYXI+MjAxNzwvWWVhcj48UmVj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ILT, 2018, Murphy and Poist, 2007, Shou and Wang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56478FEC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</w:tcPr>
          <w:p w14:paraId="0E00FCD8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Strategy development and application</w:t>
            </w:r>
          </w:p>
        </w:tc>
        <w:tc>
          <w:tcPr>
            <w:tcW w:w="4269" w:type="dxa"/>
          </w:tcPr>
          <w:p w14:paraId="56F0B279" w14:textId="7777777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Develop goals, objectives and specific strategies to accomplish organisational long-term goals.</w:t>
            </w:r>
          </w:p>
        </w:tc>
        <w:tc>
          <w:tcPr>
            <w:tcW w:w="3118" w:type="dxa"/>
          </w:tcPr>
          <w:p w14:paraId="6AFBBB26" w14:textId="36494656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BUElDUywgMjAxNCwgQ0lMVCwgMjAxOCwgRGVy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BUElDUywgMjAxNCwgQ0lMVCwgMjAxOCwgRGVy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ILT, 2018, Derwik and Hellström, 2017, Flöthmann et al., 2018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4FE30F67" w14:textId="77777777" w:rsidTr="009A772C">
        <w:trPr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</w:tcPr>
          <w:p w14:paraId="126938F6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Sustainability</w:t>
            </w:r>
          </w:p>
        </w:tc>
        <w:tc>
          <w:tcPr>
            <w:tcW w:w="4269" w:type="dxa"/>
          </w:tcPr>
          <w:p w14:paraId="69BB023E" w14:textId="7777777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Understand current industry and government regulations governing sustainability.</w:t>
            </w:r>
          </w:p>
        </w:tc>
        <w:tc>
          <w:tcPr>
            <w:tcW w:w="3118" w:type="dxa"/>
          </w:tcPr>
          <w:p w14:paraId="4651EC4D" w14:textId="28B7231A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BUElDUywgMjAxNCwgQ0lMVCwgMjAxOCwgR2Ft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BUElDUywgMjAxNCwgQ0lMVCwgMjAxOCwgR2Ft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ILT, 2018, Gammelgaard and Larson, 2001, Murphy and Poist, 200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70F5B9B3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</w:tcPr>
          <w:p w14:paraId="54D2BC8E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Risk management</w:t>
            </w:r>
          </w:p>
        </w:tc>
        <w:tc>
          <w:tcPr>
            <w:tcW w:w="4269" w:type="dxa"/>
          </w:tcPr>
          <w:p w14:paraId="33988122" w14:textId="7777777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Identify risk factors affecting supply, transformation, delivery, and customer demand, plan and implement risk management strategies to minimise the impact of risks.</w:t>
            </w:r>
          </w:p>
        </w:tc>
        <w:tc>
          <w:tcPr>
            <w:tcW w:w="3118" w:type="dxa"/>
          </w:tcPr>
          <w:p w14:paraId="7C9EBE41" w14:textId="1C58F9D9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BUElDUywgMjAxNCwgQ0lMVCwgMjAxOCwgU2hv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BUElDUywgMjAxNCwgQ0lMVCwgMjAxOCwgU2hv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ILT, 2018, Shou and Wang, 2017, Thai and Yeo, 2015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24D71A8E" w14:textId="77777777" w:rsidTr="009A772C">
        <w:trPr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hideMark/>
          </w:tcPr>
          <w:p w14:paraId="1DE1EC0F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Strategic sourcing and supplier relationship</w:t>
            </w:r>
          </w:p>
        </w:tc>
        <w:tc>
          <w:tcPr>
            <w:tcW w:w="4269" w:type="dxa"/>
          </w:tcPr>
          <w:p w14:paraId="7F29C1CE" w14:textId="7777777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Effectively locate and source key materials suppliers, maintaining long-term relationships, while analysing the total cost associated with procuring an item or service. </w:t>
            </w:r>
          </w:p>
        </w:tc>
        <w:tc>
          <w:tcPr>
            <w:tcW w:w="3118" w:type="dxa"/>
          </w:tcPr>
          <w:p w14:paraId="7FFCEB2D" w14:textId="2415AC99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TaG91PC9BdXRob3I+PFllYXI+MjAxNzwvWWVhcj48UmVj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TaG91PC9BdXRob3I+PFllYXI+MjAxNzwvWWVhcj48UmVj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ILT, 2018, Derwik et al., 2016, Shou and Wang, 2017, Thai and Yeo, 2015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6B2792FE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hideMark/>
          </w:tcPr>
          <w:p w14:paraId="6B228124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Customer relationship management (CRM)</w:t>
            </w:r>
          </w:p>
        </w:tc>
        <w:tc>
          <w:tcPr>
            <w:tcW w:w="4269" w:type="dxa"/>
          </w:tcPr>
          <w:p w14:paraId="25C12DD4" w14:textId="7777777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Effectively collect and analyse sales and marketing information to understand and support existing and potential customer needs.</w:t>
            </w:r>
          </w:p>
        </w:tc>
        <w:tc>
          <w:tcPr>
            <w:tcW w:w="3118" w:type="dxa"/>
          </w:tcPr>
          <w:p w14:paraId="7F07D948" w14:textId="1C9AE91C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/>
            </w:r>
            <w:r w:rsidR="003D4DD6">
              <w:rPr>
                <w:sz w:val="22"/>
                <w:szCs w:val="22"/>
              </w:rPr>
              <w:instrText xml:space="preserve"> ADDIN EN.CITE &lt;EndNote&gt;&lt;Cite&gt;&lt;Author&gt;CILT&lt;/Author&gt;&lt;Year&gt;2018&lt;/Year&gt;&lt;RecNum&gt;46&lt;/RecNum&gt;&lt;DisplayText&gt;(APICS, 2014, CILT, 2018, Derwik and Hellström, 2017)&lt;/DisplayText&gt;&lt;record&gt;&lt;rec-number&gt;46&lt;/rec-number&gt;&lt;foreign-keys&gt;&lt;key app="EN" db-id="900e29e2692a9beeex65rz0rw0ds2swe000t" timestamp="1526991706"&gt;46&lt;/key&gt;&lt;/foreign-keys&gt;&lt;ref-type name="Generic"&gt;13&lt;/ref-type&gt;&lt;contributors&gt;&lt;authors&gt;&lt;author&gt;CILT&lt;/author&gt;&lt;/authors&gt;&lt;/contributors&gt;&lt;titles&gt;&lt;title&gt;Driving Knowledge, delivering quality- Our key Knowledge Areas &lt;/title&gt;&lt;/titles&gt;&lt;dates&gt;&lt;year&gt;2018&lt;/year&gt;&lt;/dates&gt;&lt;publisher&gt;The Chartered Institute of Logistics and Transport (CILT, UK)&lt;/publisher&gt;&lt;urls&gt;&lt;/urls&gt;&lt;/record&gt;&lt;/Cite&gt;&lt;Cite&gt;&lt;Author&gt;APICS&lt;/Author&gt;&lt;Year&gt;2014&lt;/Year&gt;&lt;RecNum&gt;44&lt;/RecNum&gt;&lt;record&gt;&lt;rec-number&gt;44&lt;/rec-number&gt;&lt;foreign-keys&gt;&lt;key app="EN" db-id="900e29e2692a9beeex65rz0rw0ds2swe000t" timestamp="1526990891"&gt;44&lt;/key&gt;&lt;/foreign-keys&gt;&lt;ref-type name="Generic"&gt;13&lt;/ref-type&gt;&lt;contributors&gt;&lt;authors&gt;&lt;author&gt;APICS&lt;/author&gt;&lt;/authors&gt;&lt;/contributors&gt;&lt;titles&gt;&lt;title&gt;APICS Supply Chain Managers Competency Model  2014&lt;/title&gt;&lt;/titles&gt;&lt;dates&gt;&lt;year&gt;2014&lt;/year&gt;&lt;/dates&gt;&lt;publisher&gt;APICS, USA&lt;/publisher&gt;&lt;urls&gt;&lt;/urls&gt;&lt;/record&gt;&lt;/Cite&gt;&lt;Cite&gt;&lt;Author&gt;Derwik&lt;/Author&gt;&lt;Year&gt;2017&lt;/Year&gt;&lt;RecNum&gt;106&lt;/RecNum&gt;&lt;record&gt;&lt;rec-number&gt;106&lt;/rec-number&gt;&lt;foreign-keys&gt;&lt;key app="EN" db-id="900e29e2692a9beeex65rz0rw0ds2swe000t" timestamp="1587475973"&gt;106&lt;/key&gt;&lt;/foreign-keys&gt;&lt;ref-type name="Journal Article"&gt;17&lt;/ref-type&gt;&lt;contributors&gt;&lt;authors&gt;&lt;author&gt;Derwik, Pernilla&lt;/author&gt;&lt;author&gt;Hellström, Daniel&lt;/author&gt;&lt;/authors&gt;&lt;/contributors&gt;&lt;titles&gt;&lt;title&gt;Competence in supply chain management: a systematic review&lt;/title&gt;&lt;secondary-title&gt;Supply Chain Management: An International Journal&lt;/secondary-title&gt;&lt;/titles&gt;&lt;periodical&gt;&lt;full-title&gt;Supply Chain Management: An International Journal&lt;/full-title&gt;&lt;/periodical&gt;&lt;pages&gt;200-218&lt;/pages&gt;&lt;volume&gt;22&lt;/volume&gt;&lt;number&gt;2&lt;/number&gt;&lt;section&gt;200&lt;/section&gt;&lt;dates&gt;&lt;year&gt;2017&lt;/year&gt;&lt;/dates&gt;&lt;isbn&gt;1359-8546&lt;/isbn&gt;&lt;urls&gt;&lt;/urls&gt;&lt;/record&gt;&lt;/Cite&gt;&lt;/EndNote&gt;</w:instrText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ILT, 2018, Derwik and Hellström, 2017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757FA737" w14:textId="77777777" w:rsidTr="009A772C">
        <w:trPr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noWrap/>
            <w:hideMark/>
          </w:tcPr>
          <w:p w14:paraId="683F1395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 xml:space="preserve">International and local regulations </w:t>
            </w:r>
          </w:p>
        </w:tc>
        <w:tc>
          <w:tcPr>
            <w:tcW w:w="4269" w:type="dxa"/>
          </w:tcPr>
          <w:p w14:paraId="56DF17F7" w14:textId="77777777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Comply with international and local regulations in the procurement and distribution system, including customs regulations on what is restricted from entering a country.</w:t>
            </w:r>
          </w:p>
        </w:tc>
        <w:tc>
          <w:tcPr>
            <w:tcW w:w="3118" w:type="dxa"/>
          </w:tcPr>
          <w:p w14:paraId="47A73A98" w14:textId="381D5521" w:rsidR="00325060" w:rsidRPr="009C19D5" w:rsidRDefault="00325060" w:rsidP="009A772C">
            <w:pPr>
              <w:autoSpaceDE w:val="0"/>
              <w:autoSpaceDN w:val="0"/>
              <w:adjustRightInd w:val="0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BUElDUywgMjAxNCwgQ0lMVCwgMjAxOCwgU2hv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</w:fldData>
              </w:fldChar>
            </w:r>
            <w:r w:rsidR="003D4DD6">
              <w:rPr>
                <w:sz w:val="22"/>
                <w:szCs w:val="22"/>
              </w:rPr>
              <w:instrText xml:space="preserve"> ADDIN EN.CITE </w:instrText>
            </w:r>
            <w:r w:rsidR="003D4DD6">
              <w:rPr>
                <w:sz w:val="22"/>
                <w:szCs w:val="22"/>
              </w:rPr>
              <w:fldChar w:fldCharType="begin">
                <w:fldData xml:space="preserve">PEVuZE5vdGU+PENpdGU+PEF1dGhvcj5DSUxUPC9BdXRob3I+PFllYXI+MjAxODwvWWVhcj48UmVj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</w:fldData>
              </w:fldChar>
            </w:r>
            <w:r w:rsidR="003D4DD6">
              <w:rPr>
                <w:sz w:val="22"/>
                <w:szCs w:val="22"/>
              </w:rPr>
              <w:instrText xml:space="preserve"> ADDIN EN.CITE.DATA </w:instrText>
            </w:r>
            <w:r w:rsidR="003D4DD6">
              <w:rPr>
                <w:sz w:val="22"/>
                <w:szCs w:val="22"/>
              </w:rPr>
            </w:r>
            <w:r w:rsidR="003D4DD6">
              <w:rPr>
                <w:sz w:val="22"/>
                <w:szCs w:val="22"/>
              </w:rPr>
              <w:fldChar w:fldCharType="end"/>
            </w:r>
            <w:r w:rsidRPr="009C19D5">
              <w:rPr>
                <w:sz w:val="22"/>
                <w:szCs w:val="22"/>
              </w:rPr>
            </w:r>
            <w:r w:rsidRPr="009C19D5">
              <w:rPr>
                <w:sz w:val="22"/>
                <w:szCs w:val="22"/>
              </w:rPr>
              <w:fldChar w:fldCharType="separate"/>
            </w:r>
            <w:r w:rsidR="003D4DD6">
              <w:rPr>
                <w:noProof/>
                <w:sz w:val="22"/>
                <w:szCs w:val="22"/>
              </w:rPr>
              <w:t>(APICS, 2014, CILT, 2018, Shou and Wang, 2017, Thai and Yeo, 2015)</w:t>
            </w:r>
            <w:r w:rsidRPr="009C19D5">
              <w:rPr>
                <w:sz w:val="22"/>
                <w:szCs w:val="22"/>
              </w:rPr>
              <w:fldChar w:fldCharType="end"/>
            </w:r>
          </w:p>
        </w:tc>
      </w:tr>
      <w:tr w:rsidR="00325060" w:rsidRPr="00DE088C" w14:paraId="28BB9AA5" w14:textId="77777777" w:rsidTr="009A77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7" w:type="dxa"/>
            <w:hideMark/>
          </w:tcPr>
          <w:p w14:paraId="3D3EEC8E" w14:textId="77777777" w:rsidR="00325060" w:rsidRPr="009C19D5" w:rsidRDefault="00325060" w:rsidP="009A772C">
            <w:pPr>
              <w:tabs>
                <w:tab w:val="left" w:pos="1343"/>
              </w:tabs>
              <w:spacing w:before="0" w:after="0" w:line="240" w:lineRule="auto"/>
              <w:ind w:left="34"/>
              <w:jc w:val="left"/>
              <w:rPr>
                <w:sz w:val="22"/>
                <w:szCs w:val="22"/>
              </w:rPr>
            </w:pPr>
            <w:r w:rsidRPr="009C19D5">
              <w:rPr>
                <w:sz w:val="22"/>
                <w:szCs w:val="22"/>
              </w:rPr>
              <w:t>Facilities management</w:t>
            </w:r>
          </w:p>
        </w:tc>
        <w:tc>
          <w:tcPr>
            <w:tcW w:w="4269" w:type="dxa"/>
          </w:tcPr>
          <w:p w14:paraId="3205DBED" w14:textId="77777777" w:rsidR="00325060" w:rsidRPr="009C19D5" w:rsidRDefault="00325060" w:rsidP="009A772C">
            <w:pPr>
              <w:pStyle w:val="Default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t xml:space="preserve">Apply tools and techniques for allocation of sources of supply, typically plants, to meet demand at destinations in the network, typically warehouses. </w:t>
            </w:r>
          </w:p>
        </w:tc>
        <w:tc>
          <w:tcPr>
            <w:tcW w:w="3118" w:type="dxa"/>
          </w:tcPr>
          <w:p w14:paraId="25D2F2DC" w14:textId="5247F415" w:rsidR="00325060" w:rsidRPr="009C19D5" w:rsidRDefault="00325060" w:rsidP="009A772C">
            <w:pPr>
              <w:pStyle w:val="Default"/>
              <w:spacing w:before="0"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pP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DSUxUPC9BdXRob3I+PFllYXI+MjAxODwvWWVhcj48UmVj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begin">
                <w:fldData xml:space="preserve">PEVuZE5vdGU+PENpdGU+PEF1dGhvcj5DSUxUPC9BdXRob3I+PFllYXI+MjAxODwvWWVhcj48UmVj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</w:fldData>
              </w:fldCha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instrText xml:space="preserve"> ADDIN EN.CITE.DATA </w:instrText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="003D4DD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separate"/>
            </w:r>
            <w:r w:rsidR="003D4DD6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AU"/>
              </w:rPr>
              <w:t>(APICS, 2014, CILT, 2018, Murphy and Poist, 2007, Shou and Wang, 2017, Thai, 2012)</w:t>
            </w:r>
            <w:r w:rsidRPr="009C19D5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AU"/>
              </w:rPr>
              <w:fldChar w:fldCharType="end"/>
            </w:r>
          </w:p>
        </w:tc>
      </w:tr>
    </w:tbl>
    <w:p w14:paraId="145E4CDD" w14:textId="77777777" w:rsidR="006C05F1" w:rsidRPr="006C05F1" w:rsidRDefault="006C05F1" w:rsidP="006C05F1">
      <w:pPr>
        <w:spacing w:before="0" w:line="240" w:lineRule="auto"/>
        <w:jc w:val="left"/>
        <w:rPr>
          <w:sz w:val="20"/>
          <w:szCs w:val="20"/>
          <w:lang w:val="en-AU"/>
        </w:rPr>
      </w:pPr>
      <w:r w:rsidRPr="006C05F1">
        <w:rPr>
          <w:rFonts w:eastAsia="Cambria"/>
          <w:sz w:val="20"/>
          <w:szCs w:val="20"/>
          <w:lang w:val="en-AU"/>
        </w:rPr>
        <w:t xml:space="preserve">Source: Authors’ </w:t>
      </w:r>
      <w:r w:rsidRPr="006C05F1">
        <w:rPr>
          <w:rFonts w:eastAsia="Cambria"/>
          <w:sz w:val="20"/>
          <w:szCs w:val="20"/>
        </w:rPr>
        <w:t xml:space="preserve">own </w:t>
      </w:r>
      <w:r w:rsidRPr="006C05F1">
        <w:rPr>
          <w:rFonts w:eastAsia="Cambria"/>
          <w:sz w:val="20"/>
          <w:szCs w:val="20"/>
          <w:lang w:val="en-AU"/>
        </w:rPr>
        <w:t>work</w:t>
      </w:r>
    </w:p>
    <w:p w14:paraId="402872AD" w14:textId="77777777" w:rsidR="00325060" w:rsidRDefault="00325060" w:rsidP="00325060"/>
    <w:p w14:paraId="6AC41C4E" w14:textId="77777777" w:rsidR="00325060" w:rsidRDefault="00325060" w:rsidP="00325060">
      <w:pPr>
        <w:rPr>
          <w:lang w:val="en-AU"/>
        </w:rPr>
      </w:pPr>
    </w:p>
    <w:p w14:paraId="5BC59D04" w14:textId="77777777" w:rsidR="007B38B4" w:rsidRDefault="007B38B4" w:rsidP="00325060">
      <w:pPr>
        <w:rPr>
          <w:lang w:val="en-AU"/>
        </w:rPr>
      </w:pPr>
    </w:p>
    <w:p w14:paraId="6C633843" w14:textId="0C908DF0" w:rsidR="007B38B4" w:rsidRPr="00923910" w:rsidRDefault="007B38B4" w:rsidP="007B38B4">
      <w:pPr>
        <w:rPr>
          <w:b/>
          <w:bCs/>
        </w:rPr>
      </w:pPr>
      <w:r w:rsidRPr="00923910">
        <w:rPr>
          <w:b/>
          <w:bCs/>
        </w:rPr>
        <w:lastRenderedPageBreak/>
        <w:t xml:space="preserve">Table B: </w:t>
      </w:r>
      <w:r w:rsidRPr="00923910">
        <w:t xml:space="preserve">Existing </w:t>
      </w:r>
      <w:r w:rsidR="00923910">
        <w:t xml:space="preserve">regional </w:t>
      </w:r>
      <w:r w:rsidR="004C2850">
        <w:t xml:space="preserve">and cross-regional </w:t>
      </w:r>
      <w:r w:rsidRPr="00923910">
        <w:t>studies on LSCM competency</w:t>
      </w:r>
      <w:r w:rsidRPr="00923910">
        <w:rPr>
          <w:b/>
          <w:bCs/>
        </w:rPr>
        <w:t xml:space="preserve"> </w:t>
      </w:r>
    </w:p>
    <w:tbl>
      <w:tblPr>
        <w:tblStyle w:val="PlainTable2"/>
        <w:tblW w:w="8789" w:type="dxa"/>
        <w:tblLook w:val="04A0" w:firstRow="1" w:lastRow="0" w:firstColumn="1" w:lastColumn="0" w:noHBand="0" w:noVBand="1"/>
      </w:tblPr>
      <w:tblGrid>
        <w:gridCol w:w="1289"/>
        <w:gridCol w:w="2108"/>
        <w:gridCol w:w="1423"/>
        <w:gridCol w:w="3969"/>
      </w:tblGrid>
      <w:tr w:rsidR="00141E3A" w:rsidRPr="00141E3A" w14:paraId="02EC4984" w14:textId="77777777" w:rsidTr="003D4DD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9" w:type="dxa"/>
            <w:shd w:val="clear" w:color="auto" w:fill="C1E4F5" w:themeFill="accent1" w:themeFillTint="33"/>
          </w:tcPr>
          <w:p w14:paraId="31EAA80E" w14:textId="77777777" w:rsidR="00141E3A" w:rsidRPr="00141E3A" w:rsidRDefault="00141E3A" w:rsidP="00141E3A">
            <w:pPr>
              <w:spacing w:before="0" w:after="0" w:line="240" w:lineRule="auto"/>
              <w:rPr>
                <w:b w:val="0"/>
                <w:bCs w:val="0"/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t>References</w:t>
            </w:r>
          </w:p>
        </w:tc>
        <w:tc>
          <w:tcPr>
            <w:tcW w:w="2108" w:type="dxa"/>
            <w:shd w:val="clear" w:color="auto" w:fill="C1E4F5" w:themeFill="accent1" w:themeFillTint="33"/>
          </w:tcPr>
          <w:p w14:paraId="123E01F9" w14:textId="77777777" w:rsidR="00141E3A" w:rsidRPr="00141E3A" w:rsidRDefault="00141E3A" w:rsidP="00141E3A">
            <w:pPr>
              <w:spacing w:before="0"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t>Context</w:t>
            </w:r>
          </w:p>
        </w:tc>
        <w:tc>
          <w:tcPr>
            <w:tcW w:w="1423" w:type="dxa"/>
            <w:shd w:val="clear" w:color="auto" w:fill="C1E4F5" w:themeFill="accent1" w:themeFillTint="33"/>
          </w:tcPr>
          <w:p w14:paraId="6FDE5B9C" w14:textId="77777777" w:rsidR="00141E3A" w:rsidRPr="00141E3A" w:rsidRDefault="00141E3A" w:rsidP="00141E3A">
            <w:pPr>
              <w:spacing w:before="0"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t>Job title</w:t>
            </w:r>
          </w:p>
        </w:tc>
        <w:tc>
          <w:tcPr>
            <w:tcW w:w="3969" w:type="dxa"/>
            <w:shd w:val="clear" w:color="auto" w:fill="C1E4F5" w:themeFill="accent1" w:themeFillTint="33"/>
          </w:tcPr>
          <w:p w14:paraId="406D6BAE" w14:textId="2D852A7F" w:rsidR="00141E3A" w:rsidRPr="00141E3A" w:rsidRDefault="00884B19" w:rsidP="00141E3A">
            <w:pPr>
              <w:spacing w:before="0"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>
              <w:rPr>
                <w:sz w:val="20"/>
                <w:szCs w:val="20"/>
              </w:rPr>
              <w:t>L</w:t>
            </w:r>
            <w:r w:rsidR="00141E3A" w:rsidRPr="00141E3A">
              <w:rPr>
                <w:sz w:val="20"/>
                <w:szCs w:val="20"/>
              </w:rPr>
              <w:t>ist of competencies (key findings)</w:t>
            </w:r>
          </w:p>
        </w:tc>
      </w:tr>
      <w:tr w:rsidR="00141E3A" w:rsidRPr="00141E3A" w14:paraId="7A36DDCA" w14:textId="77777777" w:rsidTr="003D4D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9" w:type="dxa"/>
          </w:tcPr>
          <w:p w14:paraId="3DCCF830" w14:textId="77777777" w:rsidR="00141E3A" w:rsidRPr="00141E3A" w:rsidRDefault="00141E3A" w:rsidP="00420B04">
            <w:pPr>
              <w:spacing w:before="0" w:after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fldChar w:fldCharType="begin"/>
            </w:r>
            <w:r w:rsidRPr="00141E3A">
              <w:rPr>
                <w:b w:val="0"/>
                <w:bCs w:val="0"/>
                <w:sz w:val="20"/>
                <w:szCs w:val="20"/>
              </w:rPr>
              <w:instrText xml:space="preserve"> ADDIN EN.CITE &lt;EndNote&gt;&lt;Cite AuthorYear="1"&gt;&lt;Author&gt;Prajogo&lt;/Author&gt;&lt;Year&gt;2013&lt;/Year&gt;&lt;RecNum&gt;1&lt;/RecNum&gt;&lt;DisplayText&gt;Prajogo and Sohal (2013)&lt;/DisplayText&gt;&lt;record&gt;&lt;rec-number&gt;1&lt;/rec-number&gt;&lt;foreign-keys&gt;&lt;key app="EN" db-id="900e29e2692a9beeex65rz0rw0ds2swe000t" timestamp="1507805965"&gt;1&lt;/key&gt;&lt;/foreign-keys&gt;&lt;ref-type name="Journal Article"&gt;17&lt;/ref-type&gt;&lt;contributors&gt;&lt;authors&gt;&lt;author&gt;Prajogo, Daniel&lt;/author&gt;&lt;author&gt;Sohal, Amrik&lt;/author&gt;&lt;/authors&gt;&lt;/contributors&gt;&lt;titles&gt;&lt;title&gt;Supply chain professionals: A study of competencies, use of technologies, and future challenges&lt;/title&gt;&lt;secondary-title&gt;International Journal of Operations &amp;amp; Production Management&lt;/secondary-title&gt;&lt;/titles&gt;&lt;periodical&gt;&lt;full-title&gt;International Journal of Operations &amp;amp; Production Management&lt;/full-title&gt;&lt;/periodical&gt;&lt;pages&gt;1532-1554&lt;/pages&gt;&lt;volume&gt;33&lt;/volume&gt;&lt;number&gt;11/12&lt;/number&gt;&lt;dates&gt;&lt;year&gt;2013&lt;/year&gt;&lt;/dates&gt;&lt;isbn&gt;0144-3577&lt;/isbn&gt;&lt;urls&gt;&lt;/urls&gt;&lt;/record&gt;&lt;/Cite&gt;&lt;/EndNote&gt;</w:instrText>
            </w:r>
            <w:r w:rsidRPr="00141E3A">
              <w:rPr>
                <w:sz w:val="20"/>
                <w:szCs w:val="20"/>
              </w:rPr>
              <w:fldChar w:fldCharType="separate"/>
            </w:r>
            <w:r w:rsidRPr="00141E3A">
              <w:rPr>
                <w:b w:val="0"/>
                <w:bCs w:val="0"/>
                <w:noProof/>
                <w:sz w:val="20"/>
                <w:szCs w:val="20"/>
              </w:rPr>
              <w:t>Prajogo and Sohal (2013)</w:t>
            </w:r>
            <w:r w:rsidRPr="00141E3A">
              <w:rPr>
                <w:sz w:val="20"/>
                <w:szCs w:val="20"/>
              </w:rPr>
              <w:fldChar w:fldCharType="end"/>
            </w:r>
          </w:p>
        </w:tc>
        <w:tc>
          <w:tcPr>
            <w:tcW w:w="2108" w:type="dxa"/>
          </w:tcPr>
          <w:p w14:paraId="4AEBB045" w14:textId="2BF37D0A" w:rsidR="00141E3A" w:rsidRPr="00141E3A" w:rsidRDefault="00CD2E56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E6234">
              <w:rPr>
                <w:sz w:val="20"/>
                <w:szCs w:val="20"/>
              </w:rPr>
              <w:t xml:space="preserve">Australia-focused supply chain competencies </w:t>
            </w:r>
            <w:r w:rsidR="00085740" w:rsidRPr="00085740">
              <w:rPr>
                <w:sz w:val="20"/>
                <w:szCs w:val="20"/>
              </w:rPr>
              <w:t>and use of technologies among Australian supply chain professionals.</w:t>
            </w:r>
          </w:p>
        </w:tc>
        <w:tc>
          <w:tcPr>
            <w:tcW w:w="1423" w:type="dxa"/>
          </w:tcPr>
          <w:p w14:paraId="4ED62FE4" w14:textId="77777777" w:rsidR="00141E3A" w:rsidRPr="00141E3A" w:rsidRDefault="00141E3A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t>Supply chain managers</w:t>
            </w:r>
          </w:p>
        </w:tc>
        <w:tc>
          <w:tcPr>
            <w:tcW w:w="3969" w:type="dxa"/>
          </w:tcPr>
          <w:p w14:paraId="033F5255" w14:textId="77777777" w:rsidR="00884B19" w:rsidRPr="00884B19" w:rsidRDefault="00884B19" w:rsidP="00884B19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AU"/>
              </w:rPr>
            </w:pPr>
            <w:r w:rsidRPr="00884B19">
              <w:rPr>
                <w:sz w:val="20"/>
                <w:szCs w:val="20"/>
                <w:lang w:val="en-AU"/>
              </w:rPr>
              <w:t>Identifying the key competencies and skills to be developed for supply chain professionals:</w:t>
            </w:r>
          </w:p>
          <w:p w14:paraId="2F4629B9" w14:textId="77777777" w:rsidR="00884B19" w:rsidRPr="00884B19" w:rsidRDefault="00884B19" w:rsidP="00884B19">
            <w:pPr>
              <w:numPr>
                <w:ilvl w:val="0"/>
                <w:numId w:val="2"/>
              </w:num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AU"/>
              </w:rPr>
            </w:pPr>
            <w:r w:rsidRPr="00884B19">
              <w:rPr>
                <w:sz w:val="20"/>
                <w:szCs w:val="20"/>
                <w:lang w:val="en-AU"/>
              </w:rPr>
              <w:t>Strong communication and teamwork skills</w:t>
            </w:r>
          </w:p>
          <w:p w14:paraId="3CE7C8AF" w14:textId="602ABFED" w:rsidR="00141E3A" w:rsidRPr="00884B19" w:rsidRDefault="00884B19" w:rsidP="001D34A7">
            <w:pPr>
              <w:numPr>
                <w:ilvl w:val="0"/>
                <w:numId w:val="2"/>
              </w:num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AU"/>
              </w:rPr>
            </w:pPr>
            <w:r w:rsidRPr="00884B19">
              <w:rPr>
                <w:sz w:val="20"/>
                <w:szCs w:val="20"/>
                <w:lang w:val="en-AU"/>
              </w:rPr>
              <w:t>Proficiency in a broad range of technologies</w:t>
            </w:r>
          </w:p>
        </w:tc>
      </w:tr>
      <w:tr w:rsidR="00141E3A" w:rsidRPr="00141E3A" w14:paraId="4357E331" w14:textId="77777777" w:rsidTr="003D4DD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9" w:type="dxa"/>
          </w:tcPr>
          <w:p w14:paraId="25E79122" w14:textId="77777777" w:rsidR="00141E3A" w:rsidRPr="00141E3A" w:rsidRDefault="00141E3A" w:rsidP="00420B04">
            <w:pPr>
              <w:spacing w:before="0" w:after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fldChar w:fldCharType="begin"/>
            </w:r>
            <w:r w:rsidRPr="00141E3A">
              <w:rPr>
                <w:b w:val="0"/>
                <w:bCs w:val="0"/>
                <w:sz w:val="20"/>
                <w:szCs w:val="20"/>
              </w:rPr>
              <w:instrText xml:space="preserve"> ADDIN EN.CITE &lt;EndNote&gt;&lt;Cite AuthorYear="1"&gt;&lt;Author&gt;Sohal&lt;/Author&gt;&lt;Year&gt;2013&lt;/Year&gt;&lt;RecNum&gt;3&lt;/RecNum&gt;&lt;DisplayText&gt;Sohal (2013)&lt;/DisplayText&gt;&lt;record&gt;&lt;rec-number&gt;3&lt;/rec-number&gt;&lt;foreign-keys&gt;&lt;key app="EN" db-id="900e29e2692a9beeex65rz0rw0ds2swe000t" timestamp="1507806215"&gt;3&lt;/key&gt;&lt;/foreign-keys&gt;&lt;ref-type name="Journal Article"&gt;17&lt;/ref-type&gt;&lt;contributors&gt;&lt;authors&gt;&lt;author&gt;Sohal, Amrik S&lt;/author&gt;&lt;/authors&gt;&lt;/contributors&gt;&lt;titles&gt;&lt;title&gt;Developing competencies of supply chain professionals in Australia: collaboration between businesses, universities and industry associations&lt;/title&gt;&lt;secondary-title&gt;Supply Chain Management: An International Journal&lt;/secondary-title&gt;&lt;/titles&gt;&lt;periodical&gt;&lt;full-title&gt;Supply Chain Management: An International Journal&lt;/full-title&gt;&lt;/periodical&gt;&lt;pages&gt;429-439&lt;/pages&gt;&lt;volume&gt;18&lt;/volume&gt;&lt;number&gt;4&lt;/number&gt;&lt;dates&gt;&lt;year&gt;2013&lt;/year&gt;&lt;/dates&gt;&lt;isbn&gt;1359-8546&lt;/isbn&gt;&lt;urls&gt;&lt;/urls&gt;&lt;/record&gt;&lt;/Cite&gt;&lt;/EndNote&gt;</w:instrText>
            </w:r>
            <w:r w:rsidRPr="00141E3A">
              <w:rPr>
                <w:sz w:val="20"/>
                <w:szCs w:val="20"/>
              </w:rPr>
              <w:fldChar w:fldCharType="separate"/>
            </w:r>
            <w:r w:rsidRPr="00141E3A">
              <w:rPr>
                <w:b w:val="0"/>
                <w:bCs w:val="0"/>
                <w:noProof/>
                <w:sz w:val="20"/>
                <w:szCs w:val="20"/>
              </w:rPr>
              <w:t>Sohal (2013)</w:t>
            </w:r>
            <w:r w:rsidRPr="00141E3A">
              <w:rPr>
                <w:sz w:val="20"/>
                <w:szCs w:val="20"/>
              </w:rPr>
              <w:fldChar w:fldCharType="end"/>
            </w:r>
          </w:p>
        </w:tc>
        <w:tc>
          <w:tcPr>
            <w:tcW w:w="2108" w:type="dxa"/>
          </w:tcPr>
          <w:p w14:paraId="67234550" w14:textId="711FA73F" w:rsidR="008773E5" w:rsidRPr="004E6234" w:rsidRDefault="004E6234" w:rsidP="004E6234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E6234">
              <w:rPr>
                <w:sz w:val="20"/>
                <w:szCs w:val="20"/>
              </w:rPr>
              <w:t>Australia-focused supply chain competencies that are regarded as highly important by supply chain professionals in Australia.</w:t>
            </w:r>
          </w:p>
        </w:tc>
        <w:tc>
          <w:tcPr>
            <w:tcW w:w="1423" w:type="dxa"/>
          </w:tcPr>
          <w:p w14:paraId="4F26FBE9" w14:textId="77777777" w:rsidR="00141E3A" w:rsidRPr="00141E3A" w:rsidRDefault="00141E3A" w:rsidP="001D34A7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t xml:space="preserve">Supply chain professionals </w:t>
            </w:r>
          </w:p>
        </w:tc>
        <w:tc>
          <w:tcPr>
            <w:tcW w:w="3969" w:type="dxa"/>
          </w:tcPr>
          <w:p w14:paraId="43D21559" w14:textId="1AB8B0FC" w:rsidR="00141E3A" w:rsidRPr="00141E3A" w:rsidRDefault="00141E3A" w:rsidP="001D34A7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t xml:space="preserve">20 supply chain competencies are </w:t>
            </w:r>
            <w:r w:rsidR="00A87A66">
              <w:rPr>
                <w:sz w:val="20"/>
                <w:szCs w:val="20"/>
              </w:rPr>
              <w:t xml:space="preserve">identified as </w:t>
            </w:r>
            <w:r w:rsidRPr="00141E3A">
              <w:rPr>
                <w:sz w:val="20"/>
                <w:szCs w:val="20"/>
              </w:rPr>
              <w:t>essential for Australian professionals working in this area.</w:t>
            </w:r>
          </w:p>
        </w:tc>
      </w:tr>
      <w:tr w:rsidR="00141E3A" w:rsidRPr="00141E3A" w14:paraId="1AE0EC4C" w14:textId="77777777" w:rsidTr="003D4D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9" w:type="dxa"/>
          </w:tcPr>
          <w:p w14:paraId="1DB3B023" w14:textId="77777777" w:rsidR="00141E3A" w:rsidRPr="00141E3A" w:rsidRDefault="00141E3A" w:rsidP="00420B04">
            <w:pPr>
              <w:spacing w:before="0" w:after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fldChar w:fldCharType="begin"/>
            </w:r>
            <w:r w:rsidRPr="00141E3A">
              <w:rPr>
                <w:b w:val="0"/>
                <w:bCs w:val="0"/>
                <w:sz w:val="20"/>
                <w:szCs w:val="20"/>
              </w:rPr>
              <w:instrText xml:space="preserve"> ADDIN EN.CITE &lt;EndNote&gt;&lt;Cite AuthorYear="1"&gt;&lt;Author&gt;Sangka&lt;/Author&gt;&lt;Year&gt;2019&lt;/Year&gt;&lt;RecNum&gt;97&lt;/RecNum&gt;&lt;DisplayText&gt;Sangka et al. (2019)&lt;/DisplayText&gt;&lt;record&gt;&lt;rec-number&gt;97&lt;/rec-number&gt;&lt;foreign-keys&gt;&lt;key app="EN" db-id="900e29e2692a9beeex65rz0rw0ds2swe000t" timestamp="1580442067"&gt;97&lt;/key&gt;&lt;/foreign-keys&gt;&lt;ref-type name="Journal Article"&gt;17&lt;/ref-type&gt;&lt;contributors&gt;&lt;authors&gt;&lt;author&gt;Sangka, Bayu Khresna&lt;/author&gt;&lt;author&gt;Rahman, Shams&lt;/author&gt;&lt;author&gt;Yadlapalli, Aswini&lt;/author&gt;&lt;author&gt;Jie, Ferry&lt;/author&gt;&lt;/authors&gt;&lt;/contributors&gt;&lt;titles&gt;&lt;title&gt;Managerial competencies of 3PL providers&lt;/title&gt;&lt;secondary-title&gt;The International Journal of Logistics Management&lt;/secondary-title&gt;&lt;/titles&gt;&lt;periodical&gt;&lt;full-title&gt;The International Journal of Logistics Management&lt;/full-title&gt;&lt;/periodical&gt;&lt;pages&gt;1054-1077&lt;/pages&gt;&lt;volume&gt;30&lt;/volume&gt;&lt;number&gt;4&lt;/number&gt;&lt;dates&gt;&lt;year&gt;2019&lt;/year&gt;&lt;/dates&gt;&lt;isbn&gt;0957-4093&lt;/isbn&gt;&lt;urls&gt;&lt;/urls&gt;&lt;/record&gt;&lt;/Cite&gt;&lt;/EndNote&gt;</w:instrText>
            </w:r>
            <w:r w:rsidRPr="00141E3A">
              <w:rPr>
                <w:sz w:val="20"/>
                <w:szCs w:val="20"/>
              </w:rPr>
              <w:fldChar w:fldCharType="separate"/>
            </w:r>
            <w:r w:rsidRPr="00141E3A">
              <w:rPr>
                <w:b w:val="0"/>
                <w:bCs w:val="0"/>
                <w:noProof/>
                <w:sz w:val="20"/>
                <w:szCs w:val="20"/>
              </w:rPr>
              <w:t>Sangka et al. (2019)</w:t>
            </w:r>
            <w:r w:rsidRPr="00141E3A">
              <w:rPr>
                <w:sz w:val="20"/>
                <w:szCs w:val="20"/>
              </w:rPr>
              <w:fldChar w:fldCharType="end"/>
            </w:r>
          </w:p>
        </w:tc>
        <w:tc>
          <w:tcPr>
            <w:tcW w:w="2108" w:type="dxa"/>
          </w:tcPr>
          <w:p w14:paraId="1178E052" w14:textId="48B7FFE2" w:rsidR="00141E3A" w:rsidRPr="00141E3A" w:rsidRDefault="00141E3A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41E3A">
              <w:rPr>
                <w:sz w:val="20"/>
                <w:szCs w:val="20"/>
                <w:lang w:val="en-AU"/>
              </w:rPr>
              <w:t xml:space="preserve">Indonesian </w:t>
            </w:r>
            <w:r w:rsidR="004E6234">
              <w:rPr>
                <w:sz w:val="20"/>
                <w:szCs w:val="20"/>
                <w:lang w:val="en-AU"/>
              </w:rPr>
              <w:t>third-party</w:t>
            </w:r>
            <w:r w:rsidR="00420B04">
              <w:rPr>
                <w:sz w:val="20"/>
                <w:szCs w:val="20"/>
                <w:lang w:val="en-AU"/>
              </w:rPr>
              <w:t xml:space="preserve"> logistics (</w:t>
            </w:r>
            <w:r w:rsidRPr="00141E3A">
              <w:rPr>
                <w:sz w:val="20"/>
                <w:szCs w:val="20"/>
                <w:lang w:val="en-AU"/>
              </w:rPr>
              <w:t>3PL</w:t>
            </w:r>
            <w:r w:rsidR="00420B04">
              <w:rPr>
                <w:sz w:val="20"/>
                <w:szCs w:val="20"/>
                <w:lang w:val="en-AU"/>
              </w:rPr>
              <w:t>)</w:t>
            </w:r>
            <w:r w:rsidRPr="00141E3A">
              <w:rPr>
                <w:sz w:val="20"/>
                <w:szCs w:val="20"/>
                <w:lang w:val="en-AU"/>
              </w:rPr>
              <w:t xml:space="preserve"> managers</w:t>
            </w:r>
          </w:p>
        </w:tc>
        <w:tc>
          <w:tcPr>
            <w:tcW w:w="1423" w:type="dxa"/>
          </w:tcPr>
          <w:p w14:paraId="654266B4" w14:textId="77777777" w:rsidR="00141E3A" w:rsidRPr="00141E3A" w:rsidRDefault="00141E3A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41E3A">
              <w:rPr>
                <w:sz w:val="20"/>
                <w:szCs w:val="20"/>
                <w:lang w:val="en-AU"/>
              </w:rPr>
              <w:t>Managerial competencies of 3PL managers</w:t>
            </w:r>
          </w:p>
        </w:tc>
        <w:tc>
          <w:tcPr>
            <w:tcW w:w="3969" w:type="dxa"/>
          </w:tcPr>
          <w:p w14:paraId="3F6AFB15" w14:textId="02B2EED1" w:rsidR="00141E3A" w:rsidRPr="00141E3A" w:rsidRDefault="00531276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31276">
              <w:rPr>
                <w:sz w:val="20"/>
                <w:szCs w:val="20"/>
              </w:rPr>
              <w:t>Competency categories: management, logistics, business, and information and communication technology, encompassing 15 competencies.</w:t>
            </w:r>
          </w:p>
        </w:tc>
      </w:tr>
      <w:tr w:rsidR="00141E3A" w:rsidRPr="00141E3A" w14:paraId="3B5B243D" w14:textId="77777777" w:rsidTr="003D4DD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9" w:type="dxa"/>
          </w:tcPr>
          <w:p w14:paraId="41D5E6B7" w14:textId="77777777" w:rsidR="00141E3A" w:rsidRPr="00141E3A" w:rsidRDefault="00141E3A" w:rsidP="00420B04">
            <w:pPr>
              <w:spacing w:before="0" w:after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fldChar w:fldCharType="begin"/>
            </w:r>
            <w:r w:rsidRPr="00141E3A">
              <w:rPr>
                <w:b w:val="0"/>
                <w:bCs w:val="0"/>
                <w:sz w:val="20"/>
                <w:szCs w:val="20"/>
              </w:rPr>
              <w:instrText xml:space="preserve"> ADDIN EN.CITE &lt;EndNote&gt;&lt;Cite AuthorYear="1"&gt;&lt;Author&gt;Bals&lt;/Author&gt;&lt;Year&gt;2019&lt;/Year&gt;&lt;RecNum&gt;108&lt;/RecNum&gt;&lt;DisplayText&gt;Bals et al. (2019)&lt;/DisplayText&gt;&lt;record&gt;&lt;rec-number&gt;108&lt;/rec-number&gt;&lt;foreign-keys&gt;&lt;key app="EN" db-id="900e29e2692a9beeex65rz0rw0ds2swe000t" timestamp="1587476762"&gt;108&lt;/key&gt;&lt;/foreign-keys&gt;&lt;ref-type name="Journal Article"&gt;17&lt;/ref-type&gt;&lt;contributors&gt;&lt;authors&gt;&lt;author&gt;Bals, Lydia&lt;/author&gt;&lt;author&gt;Schulze, Heike&lt;/author&gt;&lt;author&gt;Kelly, Stephen&lt;/author&gt;&lt;author&gt;Stek, Klaas&lt;/author&gt;&lt;/authors&gt;&lt;/contributors&gt;&lt;titles&gt;&lt;title&gt;Purchasing and supply management (PSM) competencies: Current and future requirements&lt;/title&gt;&lt;secondary-title&gt;Journal of Purchasing and Supply Management&lt;/secondary-title&gt;&lt;/titles&gt;&lt;periodical&gt;&lt;full-title&gt;Journal of Purchasing and Supply Management&lt;/full-title&gt;&lt;/periodical&gt;&lt;pages&gt;100572.&lt;/pages&gt;&lt;volume&gt;25&lt;/volume&gt;&lt;number&gt;5&lt;/number&gt;&lt;dates&gt;&lt;year&gt;2019&lt;/year&gt;&lt;/dates&gt;&lt;isbn&gt;14784092&lt;/isbn&gt;&lt;urls&gt;&lt;/urls&gt;&lt;electronic-resource-num&gt;10.1016/j.pursup.2019.100572&lt;/electronic-resource-num&gt;&lt;/record&gt;&lt;/Cite&gt;&lt;/EndNote&gt;</w:instrText>
            </w:r>
            <w:r w:rsidRPr="00141E3A">
              <w:rPr>
                <w:sz w:val="20"/>
                <w:szCs w:val="20"/>
              </w:rPr>
              <w:fldChar w:fldCharType="separate"/>
            </w:r>
            <w:r w:rsidRPr="00141E3A">
              <w:rPr>
                <w:b w:val="0"/>
                <w:bCs w:val="0"/>
                <w:noProof/>
                <w:sz w:val="20"/>
                <w:szCs w:val="20"/>
              </w:rPr>
              <w:t>Bals et al. (2019)</w:t>
            </w:r>
            <w:r w:rsidRPr="00141E3A">
              <w:rPr>
                <w:sz w:val="20"/>
                <w:szCs w:val="20"/>
              </w:rPr>
              <w:fldChar w:fldCharType="end"/>
            </w:r>
          </w:p>
        </w:tc>
        <w:tc>
          <w:tcPr>
            <w:tcW w:w="2108" w:type="dxa"/>
          </w:tcPr>
          <w:p w14:paraId="4600E2C8" w14:textId="3A9371B8" w:rsidR="00141E3A" w:rsidRPr="00141E3A" w:rsidRDefault="00B94461" w:rsidP="001D34A7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94461">
              <w:rPr>
                <w:sz w:val="20"/>
                <w:szCs w:val="20"/>
              </w:rPr>
              <w:t>A broad range of industries across different countries, including four supplier organisations.</w:t>
            </w:r>
          </w:p>
        </w:tc>
        <w:tc>
          <w:tcPr>
            <w:tcW w:w="1423" w:type="dxa"/>
          </w:tcPr>
          <w:p w14:paraId="2B08E681" w14:textId="641CE207" w:rsidR="00141E3A" w:rsidRPr="00141E3A" w:rsidRDefault="00141E3A" w:rsidP="001D34A7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41E3A">
              <w:rPr>
                <w:sz w:val="20"/>
                <w:szCs w:val="20"/>
                <w:lang w:val="en-AU"/>
              </w:rPr>
              <w:t xml:space="preserve">Purchasing &amp; </w:t>
            </w:r>
            <w:r w:rsidR="00420B04">
              <w:rPr>
                <w:sz w:val="20"/>
                <w:szCs w:val="20"/>
                <w:lang w:val="en-AU"/>
              </w:rPr>
              <w:t>s</w:t>
            </w:r>
            <w:r w:rsidRPr="00141E3A">
              <w:rPr>
                <w:sz w:val="20"/>
                <w:szCs w:val="20"/>
                <w:lang w:val="en-AU"/>
              </w:rPr>
              <w:t xml:space="preserve">upply </w:t>
            </w:r>
            <w:r w:rsidR="00420B04">
              <w:rPr>
                <w:sz w:val="20"/>
                <w:szCs w:val="20"/>
                <w:lang w:val="en-AU"/>
              </w:rPr>
              <w:t>m</w:t>
            </w:r>
            <w:r w:rsidRPr="00141E3A">
              <w:rPr>
                <w:sz w:val="20"/>
                <w:szCs w:val="20"/>
                <w:lang w:val="en-AU"/>
              </w:rPr>
              <w:t>anagement (PSM) competencies</w:t>
            </w:r>
          </w:p>
        </w:tc>
        <w:tc>
          <w:tcPr>
            <w:tcW w:w="3969" w:type="dxa"/>
          </w:tcPr>
          <w:p w14:paraId="17298C90" w14:textId="77777777" w:rsidR="00444572" w:rsidRPr="00444572" w:rsidRDefault="00444572" w:rsidP="00444572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AU"/>
              </w:rPr>
            </w:pPr>
            <w:r w:rsidRPr="00444572">
              <w:rPr>
                <w:sz w:val="20"/>
                <w:szCs w:val="20"/>
                <w:lang w:val="en-AU"/>
              </w:rPr>
              <w:t>Most important current competencies: negotiation, communication and relationship management, strategy and analytics, and professional knowledge.</w:t>
            </w:r>
          </w:p>
          <w:p w14:paraId="7EF101DB" w14:textId="1730BFB8" w:rsidR="00141E3A" w:rsidRPr="00444572" w:rsidRDefault="00444572" w:rsidP="001D34A7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AU"/>
              </w:rPr>
            </w:pPr>
            <w:r w:rsidRPr="00444572">
              <w:rPr>
                <w:sz w:val="20"/>
                <w:szCs w:val="20"/>
                <w:lang w:val="en-AU"/>
              </w:rPr>
              <w:t>Future competencies: sustainability and digital skills.</w:t>
            </w:r>
          </w:p>
        </w:tc>
      </w:tr>
      <w:tr w:rsidR="00141E3A" w:rsidRPr="00141E3A" w14:paraId="0A95EEE9" w14:textId="77777777" w:rsidTr="003D4D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9" w:type="dxa"/>
          </w:tcPr>
          <w:p w14:paraId="328A04BD" w14:textId="77777777" w:rsidR="00141E3A" w:rsidRPr="00141E3A" w:rsidRDefault="00141E3A" w:rsidP="00420B04">
            <w:pPr>
              <w:spacing w:before="0" w:after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fldChar w:fldCharType="begin"/>
            </w:r>
            <w:r w:rsidRPr="00141E3A">
              <w:rPr>
                <w:b w:val="0"/>
                <w:bCs w:val="0"/>
                <w:sz w:val="20"/>
                <w:szCs w:val="20"/>
              </w:rPr>
              <w:instrText xml:space="preserve"> ADDIN EN.CITE &lt;EndNote&gt;&lt;Cite AuthorYear="1"&gt;&lt;Author&gt;Flöthmann&lt;/Author&gt;&lt;Year&gt;2018&lt;/Year&gt;&lt;RecNum&gt;75&lt;/RecNum&gt;&lt;DisplayText&gt;Flöthmann et al. (2018)&lt;/DisplayText&gt;&lt;record&gt;&lt;rec-number&gt;75&lt;/rec-number&gt;&lt;foreign-keys&gt;&lt;key app="EN" db-id="900e29e2692a9beeex65rz0rw0ds2swe000t" timestamp="1578644031"&gt;75&lt;/key&gt;&lt;/foreign-keys&gt;&lt;ref-type name="Journal Article"&gt;17&lt;/ref-type&gt;&lt;contributors&gt;&lt;authors&gt;&lt;author&gt;Flöthmann, Christoph&lt;/author&gt;&lt;author&gt;Hoberg, Kai&lt;/author&gt;&lt;author&gt;Wieland, Andreas&lt;/author&gt;&lt;/authors&gt;&lt;/contributors&gt;&lt;titles&gt;&lt;title&gt;Competency requirements of supply chain planners &amp;amp; analysts and personal preferences of hiring managers&lt;/title&gt;&lt;secondary-title&gt;Supply Chain Management: An International Journal&lt;/secondary-title&gt;&lt;/titles&gt;&lt;periodical&gt;&lt;full-title&gt;Supply Chain Management: An International Journal&lt;/full-title&gt;&lt;/periodical&gt;&lt;pages&gt;480-499&lt;/pages&gt;&lt;volume&gt;23&lt;/volume&gt;&lt;number&gt;6&lt;/number&gt;&lt;dates&gt;&lt;year&gt;2018&lt;/year&gt;&lt;/dates&gt;&lt;isbn&gt;1359-8546&lt;/isbn&gt;&lt;urls&gt;&lt;/urls&gt;&lt;/record&gt;&lt;/Cite&gt;&lt;/EndNote&gt;</w:instrText>
            </w:r>
            <w:r w:rsidRPr="00141E3A">
              <w:rPr>
                <w:sz w:val="20"/>
                <w:szCs w:val="20"/>
              </w:rPr>
              <w:fldChar w:fldCharType="separate"/>
            </w:r>
            <w:r w:rsidRPr="00141E3A">
              <w:rPr>
                <w:b w:val="0"/>
                <w:bCs w:val="0"/>
                <w:noProof/>
                <w:sz w:val="20"/>
                <w:szCs w:val="20"/>
              </w:rPr>
              <w:t>Flöthmann et al. (2018)</w:t>
            </w:r>
            <w:r w:rsidRPr="00141E3A">
              <w:rPr>
                <w:sz w:val="20"/>
                <w:szCs w:val="20"/>
              </w:rPr>
              <w:fldChar w:fldCharType="end"/>
            </w:r>
          </w:p>
        </w:tc>
        <w:tc>
          <w:tcPr>
            <w:tcW w:w="2108" w:type="dxa"/>
          </w:tcPr>
          <w:p w14:paraId="73E4928F" w14:textId="7B36080D" w:rsidR="00141E3A" w:rsidRPr="00141E3A" w:rsidRDefault="006B35C3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B35C3">
              <w:rPr>
                <w:sz w:val="20"/>
                <w:szCs w:val="20"/>
              </w:rPr>
              <w:t>A total of 243 supply chain managers with hiring experience from Austria, Denmark, Germany, Switzerland, and other countries participated.</w:t>
            </w:r>
          </w:p>
        </w:tc>
        <w:tc>
          <w:tcPr>
            <w:tcW w:w="1423" w:type="dxa"/>
          </w:tcPr>
          <w:p w14:paraId="22D7783B" w14:textId="77777777" w:rsidR="00141E3A" w:rsidRPr="00141E3A" w:rsidRDefault="00141E3A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t>Logistics planners and analysts</w:t>
            </w:r>
          </w:p>
        </w:tc>
        <w:tc>
          <w:tcPr>
            <w:tcW w:w="3969" w:type="dxa"/>
          </w:tcPr>
          <w:p w14:paraId="3F2C21B6" w14:textId="658C8822" w:rsidR="00141E3A" w:rsidRPr="00CF2C44" w:rsidRDefault="00CF2C44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AU"/>
              </w:rPr>
            </w:pPr>
            <w:r w:rsidRPr="00CF2C44">
              <w:rPr>
                <w:sz w:val="20"/>
                <w:szCs w:val="20"/>
                <w:lang w:val="en-AU"/>
              </w:rPr>
              <w:t>Importance of six competency attributes: supply chain management knowledge, analytical and problem-solving ability, interpersonal skills, general management skills, and computer/IT proficiency.</w:t>
            </w:r>
          </w:p>
        </w:tc>
      </w:tr>
      <w:tr w:rsidR="00141E3A" w:rsidRPr="00141E3A" w14:paraId="0103374F" w14:textId="77777777" w:rsidTr="003D4DD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9" w:type="dxa"/>
          </w:tcPr>
          <w:p w14:paraId="34FB1804" w14:textId="77777777" w:rsidR="00141E3A" w:rsidRPr="00141E3A" w:rsidRDefault="00141E3A" w:rsidP="00420B04">
            <w:pPr>
              <w:spacing w:before="0" w:after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fldChar w:fldCharType="begin"/>
            </w:r>
            <w:r w:rsidRPr="00141E3A">
              <w:rPr>
                <w:b w:val="0"/>
                <w:bCs w:val="0"/>
                <w:sz w:val="20"/>
                <w:szCs w:val="20"/>
              </w:rPr>
              <w:instrText xml:space="preserve"> ADDIN EN.CITE &lt;EndNote&gt;&lt;Cite AuthorYear="1"&gt;&lt;Author&gt;Dobroszek&lt;/Author&gt;&lt;Year&gt;2019&lt;/Year&gt;&lt;RecNum&gt;424&lt;/RecNum&gt;&lt;DisplayText&gt;Dobroszek et al. (2019)&lt;/DisplayText&gt;&lt;record&gt;&lt;rec-number&gt;424&lt;/rec-number&gt;&lt;foreign-keys&gt;&lt;key app="EN" db-id="900e29e2692a9beeex65rz0rw0ds2swe000t" timestamp="1665638651"&gt;424&lt;/key&gt;&lt;/foreign-keys&gt;&lt;ref-type name="Journal Article"&gt;17&lt;/ref-type&gt;&lt;contributors&gt;&lt;authors&gt;&lt;author&gt;Dobroszek, Justyna&lt;/author&gt;&lt;author&gt;Mourao, Paulo&lt;/author&gt;&lt;author&gt;Grzesiak, Lena&lt;/author&gt;&lt;/authors&gt;&lt;/contributors&gt;&lt;titles&gt;&lt;title&gt;Identification of the similarities and differences of logistics controller, manager and specialist&lt;/title&gt;&lt;secondary-title&gt;The International Journal of Logistics Management&lt;/secondary-title&gt;&lt;/titles&gt;&lt;periodical&gt;&lt;full-title&gt;The International Journal of Logistics Management&lt;/full-title&gt;&lt;/periodical&gt;&lt;pages&gt;261-283&lt;/pages&gt;&lt;volume&gt;30&lt;/volume&gt;&lt;number&gt;1&lt;/number&gt;&lt;section&gt;261&lt;/section&gt;&lt;dates&gt;&lt;year&gt;2019&lt;/year&gt;&lt;/dates&gt;&lt;isbn&gt;0957-4093&lt;/isbn&gt;&lt;urls&gt;&lt;/urls&gt;&lt;electronic-resource-num&gt;10.1108/ijlm-10-2017-0281&lt;/electronic-resource-num&gt;&lt;/record&gt;&lt;/Cite&gt;&lt;/EndNote&gt;</w:instrText>
            </w:r>
            <w:r w:rsidRPr="00141E3A">
              <w:rPr>
                <w:sz w:val="20"/>
                <w:szCs w:val="20"/>
              </w:rPr>
              <w:fldChar w:fldCharType="separate"/>
            </w:r>
            <w:r w:rsidRPr="00141E3A">
              <w:rPr>
                <w:b w:val="0"/>
                <w:bCs w:val="0"/>
                <w:noProof/>
                <w:sz w:val="20"/>
                <w:szCs w:val="20"/>
              </w:rPr>
              <w:t>Dobroszek et al. (2019)</w:t>
            </w:r>
            <w:r w:rsidRPr="00141E3A">
              <w:rPr>
                <w:sz w:val="20"/>
                <w:szCs w:val="20"/>
              </w:rPr>
              <w:fldChar w:fldCharType="end"/>
            </w:r>
          </w:p>
        </w:tc>
        <w:tc>
          <w:tcPr>
            <w:tcW w:w="2108" w:type="dxa"/>
          </w:tcPr>
          <w:p w14:paraId="1FD53436" w14:textId="77777777" w:rsidR="00141E3A" w:rsidRPr="00141E3A" w:rsidRDefault="00141E3A" w:rsidP="001D34A7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t>60 Polish and German job advertisements.</w:t>
            </w:r>
          </w:p>
        </w:tc>
        <w:tc>
          <w:tcPr>
            <w:tcW w:w="1423" w:type="dxa"/>
          </w:tcPr>
          <w:p w14:paraId="5140BE87" w14:textId="31B84D0E" w:rsidR="00141E3A" w:rsidRPr="00141E3A" w:rsidRDefault="00141E3A" w:rsidP="001D34A7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t xml:space="preserve">Logistics </w:t>
            </w:r>
            <w:r w:rsidR="00420B04" w:rsidRPr="00141E3A">
              <w:rPr>
                <w:sz w:val="20"/>
                <w:szCs w:val="20"/>
              </w:rPr>
              <w:t>specialist, supply</w:t>
            </w:r>
            <w:r w:rsidRPr="00141E3A">
              <w:rPr>
                <w:sz w:val="20"/>
                <w:szCs w:val="20"/>
              </w:rPr>
              <w:t xml:space="preserve"> chain and logistics controller</w:t>
            </w:r>
          </w:p>
        </w:tc>
        <w:tc>
          <w:tcPr>
            <w:tcW w:w="3969" w:type="dxa"/>
          </w:tcPr>
          <w:p w14:paraId="3BDA22C0" w14:textId="14A29552" w:rsidR="00141E3A" w:rsidRPr="00141E3A" w:rsidRDefault="00227320" w:rsidP="001D34A7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</w:t>
            </w:r>
            <w:r w:rsidRPr="00227320">
              <w:rPr>
                <w:sz w:val="20"/>
                <w:szCs w:val="20"/>
              </w:rPr>
              <w:t>ogistics managers and logistics controllers differ in the primary types of competencies required, with managers emphasizing teamwork skills and controllers focusing on collaborative skills.</w:t>
            </w:r>
          </w:p>
        </w:tc>
      </w:tr>
      <w:tr w:rsidR="00141E3A" w:rsidRPr="00141E3A" w14:paraId="4C86E2B7" w14:textId="77777777" w:rsidTr="003D4D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9" w:type="dxa"/>
          </w:tcPr>
          <w:p w14:paraId="736D84F3" w14:textId="77777777" w:rsidR="00141E3A" w:rsidRPr="00141E3A" w:rsidRDefault="00141E3A" w:rsidP="00420B04">
            <w:pPr>
              <w:spacing w:before="0" w:after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fldChar w:fldCharType="begin"/>
            </w:r>
            <w:r w:rsidRPr="00141E3A">
              <w:rPr>
                <w:b w:val="0"/>
                <w:bCs w:val="0"/>
                <w:sz w:val="20"/>
                <w:szCs w:val="20"/>
              </w:rPr>
              <w:instrText xml:space="preserve"> ADDIN EN.CITE &lt;EndNote&gt;&lt;Cite AuthorYear="1"&gt;&lt;Author&gt;Dobroszek&lt;/Author&gt;&lt;Year&gt;2020&lt;/Year&gt;&lt;RecNum&gt;425&lt;/RecNum&gt;&lt;DisplayText&gt;Dobroszek (2020)&lt;/DisplayText&gt;&lt;record&gt;&lt;rec-number&gt;425&lt;/rec-number&gt;&lt;foreign-keys&gt;&lt;key app="EN" db-id="900e29e2692a9beeex65rz0rw0ds2swe000t" timestamp="1665639192"&gt;425&lt;/key&gt;&lt;/foreign-keys&gt;&lt;ref-type name="Journal Article"&gt;17&lt;/ref-type&gt;&lt;contributors&gt;&lt;authors&gt;&lt;author&gt;Dobroszek, Justyna&lt;/author&gt;&lt;/authors&gt;&lt;/contributors&gt;&lt;titles&gt;&lt;title&gt;Supply chain and logistics controller – two promising professions for supporting transparency in supply chain management&lt;/title&gt;&lt;secondary-title&gt;Supply Chain Management: An International Journal&lt;/secondary-title&gt;&lt;/titles&gt;&lt;periodical&gt;&lt;full-title&gt;Supply Chain Management: An International Journal&lt;/full-title&gt;&lt;/periodical&gt;&lt;pages&gt;505-519&lt;/pages&gt;&lt;volume&gt;25&lt;/volume&gt;&lt;number&gt;5&lt;/number&gt;&lt;section&gt;505&lt;/section&gt;&lt;dates&gt;&lt;year&gt;2020&lt;/year&gt;&lt;/dates&gt;&lt;isbn&gt;1359-8546&amp;#xD;1359-8546&lt;/isbn&gt;&lt;urls&gt;&lt;/urls&gt;&lt;electronic-resource-num&gt;10.1108/scm-04-2019-0169&lt;/electronic-resource-num&gt;&lt;/record&gt;&lt;/Cite&gt;&lt;/EndNote&gt;</w:instrText>
            </w:r>
            <w:r w:rsidRPr="00141E3A">
              <w:rPr>
                <w:sz w:val="20"/>
                <w:szCs w:val="20"/>
              </w:rPr>
              <w:fldChar w:fldCharType="separate"/>
            </w:r>
            <w:r w:rsidRPr="00141E3A">
              <w:rPr>
                <w:b w:val="0"/>
                <w:bCs w:val="0"/>
                <w:noProof/>
                <w:sz w:val="20"/>
                <w:szCs w:val="20"/>
              </w:rPr>
              <w:t>Dobroszek (2020)</w:t>
            </w:r>
            <w:r w:rsidRPr="00141E3A">
              <w:rPr>
                <w:sz w:val="20"/>
                <w:szCs w:val="20"/>
              </w:rPr>
              <w:fldChar w:fldCharType="end"/>
            </w:r>
          </w:p>
        </w:tc>
        <w:tc>
          <w:tcPr>
            <w:tcW w:w="2108" w:type="dxa"/>
          </w:tcPr>
          <w:p w14:paraId="4B924169" w14:textId="3C473917" w:rsidR="00141E3A" w:rsidRPr="00141E3A" w:rsidRDefault="00141E3A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t>Job advertisements from the German</w:t>
            </w:r>
          </w:p>
          <w:p w14:paraId="44E42426" w14:textId="77777777" w:rsidR="00141E3A" w:rsidRPr="00141E3A" w:rsidRDefault="00141E3A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t>market</w:t>
            </w:r>
          </w:p>
        </w:tc>
        <w:tc>
          <w:tcPr>
            <w:tcW w:w="1423" w:type="dxa"/>
          </w:tcPr>
          <w:p w14:paraId="7F4B98D2" w14:textId="77777777" w:rsidR="00141E3A" w:rsidRPr="00141E3A" w:rsidRDefault="00141E3A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t>Supply chain and logistics controller</w:t>
            </w:r>
          </w:p>
        </w:tc>
        <w:tc>
          <w:tcPr>
            <w:tcW w:w="3969" w:type="dxa"/>
          </w:tcPr>
          <w:p w14:paraId="1232BA63" w14:textId="4A37991F" w:rsidR="00141E3A" w:rsidRPr="00141E3A" w:rsidRDefault="00227320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</w:t>
            </w:r>
            <w:r w:rsidR="00141E3A" w:rsidRPr="00141E3A">
              <w:rPr>
                <w:sz w:val="20"/>
                <w:szCs w:val="20"/>
              </w:rPr>
              <w:t>ogistics controllers have both basic and advanced competences.</w:t>
            </w:r>
          </w:p>
        </w:tc>
      </w:tr>
      <w:tr w:rsidR="00141E3A" w:rsidRPr="00141E3A" w14:paraId="0B48A4F5" w14:textId="77777777" w:rsidTr="003D4DD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9" w:type="dxa"/>
          </w:tcPr>
          <w:p w14:paraId="6DB47479" w14:textId="77777777" w:rsidR="00141E3A" w:rsidRPr="00141E3A" w:rsidRDefault="00141E3A" w:rsidP="00420B04">
            <w:pPr>
              <w:spacing w:before="0" w:after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fldChar w:fldCharType="begin"/>
            </w:r>
            <w:r w:rsidRPr="00141E3A">
              <w:rPr>
                <w:b w:val="0"/>
                <w:bCs w:val="0"/>
                <w:sz w:val="20"/>
                <w:szCs w:val="20"/>
              </w:rPr>
              <w:instrText xml:space="preserve"> ADDIN EN.CITE &lt;EndNote&gt;&lt;Cite AuthorYear="1"&gt;&lt;Author&gt;Li&lt;/Author&gt;&lt;Year&gt;2021&lt;/Year&gt;&lt;RecNum&gt;368&lt;/RecNum&gt;&lt;DisplayText&gt;Li et al. (2021)&lt;/DisplayText&gt;&lt;record&gt;&lt;rec-number&gt;368&lt;/rec-number&gt;&lt;foreign-keys&gt;&lt;key app="EN" db-id="900e29e2692a9beeex65rz0rw0ds2swe000t" timestamp="1654141736"&gt;368&lt;/key&gt;&lt;/foreign-keys&gt;&lt;ref-type name="Journal Article"&gt;17&lt;/ref-type&gt;&lt;contributors&gt;&lt;authors&gt;&lt;author&gt;Li, X.&lt;/author&gt;&lt;author&gt;Ng, X. Y. C.&lt;/author&gt;&lt;author&gt;Zhou, Y.&lt;/author&gt;&lt;author&gt;Yuen, K. F.&lt;/author&gt;&lt;/authors&gt;&lt;/contributors&gt;&lt;titles&gt;&lt;title&gt;A ranking of critical competencies for shore-based maritime logistics executives in the digital era&lt;/title&gt;&lt;secondary-title&gt;Technology Analysis and Strategic Management&lt;/secondary-title&gt;&lt;/titles&gt;&lt;periodical&gt;&lt;full-title&gt;Technology Analysis and Strategic Management&lt;/full-title&gt;&lt;/periodical&gt;&lt;pages&gt;919-934&lt;/pages&gt;&lt;volume&gt;35&lt;/volume&gt;&lt;number&gt;7&lt;/number&gt;&lt;dates&gt;&lt;year&gt;2021&lt;/year&gt;&lt;/dates&gt;&lt;work-type&gt;Article&lt;/work-type&gt;&lt;urls&gt;&lt;related-urls&gt;&lt;url&gt;https://www.scopus.com/inward/record.uri?eid=2-s2.0-85117208769&amp;amp;doi=10.1080%2f09537325.2021.1988920&amp;amp;partnerID=40&amp;amp;md5=4ab983587253c23c94596e4651fc4781&lt;/url&gt;&lt;/related-urls&gt;&lt;/urls&gt;&lt;electronic-resource-num&gt;10.1080/09537325.2021.1988920&lt;/electronic-resource-num&gt;&lt;remote-database-name&gt;Scopus&lt;/remote-database-name&gt;&lt;/record&gt;&lt;/Cite&gt;&lt;/EndNote&gt;</w:instrText>
            </w:r>
            <w:r w:rsidRPr="00141E3A">
              <w:rPr>
                <w:sz w:val="20"/>
                <w:szCs w:val="20"/>
              </w:rPr>
              <w:fldChar w:fldCharType="separate"/>
            </w:r>
            <w:r w:rsidRPr="00141E3A">
              <w:rPr>
                <w:b w:val="0"/>
                <w:bCs w:val="0"/>
                <w:noProof/>
                <w:sz w:val="20"/>
                <w:szCs w:val="20"/>
              </w:rPr>
              <w:t>Li et al. (2021)</w:t>
            </w:r>
            <w:r w:rsidRPr="00141E3A">
              <w:rPr>
                <w:sz w:val="20"/>
                <w:szCs w:val="20"/>
              </w:rPr>
              <w:fldChar w:fldCharType="end"/>
            </w:r>
          </w:p>
        </w:tc>
        <w:tc>
          <w:tcPr>
            <w:tcW w:w="2108" w:type="dxa"/>
          </w:tcPr>
          <w:p w14:paraId="3EE538AC" w14:textId="77777777" w:rsidR="00141E3A" w:rsidRPr="00141E3A" w:rsidRDefault="00141E3A" w:rsidP="001D34A7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AU"/>
              </w:rPr>
            </w:pPr>
            <w:r w:rsidRPr="00141E3A">
              <w:rPr>
                <w:sz w:val="20"/>
                <w:szCs w:val="20"/>
                <w:lang w:val="en-AU"/>
              </w:rPr>
              <w:t>Singaporean maritime logistics executives</w:t>
            </w:r>
          </w:p>
        </w:tc>
        <w:tc>
          <w:tcPr>
            <w:tcW w:w="1423" w:type="dxa"/>
          </w:tcPr>
          <w:p w14:paraId="7ABBFBEB" w14:textId="36C351D3" w:rsidR="00141E3A" w:rsidRPr="00141E3A" w:rsidRDefault="00420B04" w:rsidP="001D34A7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M</w:t>
            </w:r>
            <w:r w:rsidR="00141E3A" w:rsidRPr="00141E3A">
              <w:rPr>
                <w:sz w:val="20"/>
                <w:szCs w:val="20"/>
                <w:lang w:val="en-AU"/>
              </w:rPr>
              <w:t>aritime logistics executives</w:t>
            </w:r>
          </w:p>
        </w:tc>
        <w:tc>
          <w:tcPr>
            <w:tcW w:w="3969" w:type="dxa"/>
          </w:tcPr>
          <w:p w14:paraId="18BC539F" w14:textId="083895F1" w:rsidR="00141E3A" w:rsidRPr="00141E3A" w:rsidRDefault="008C723B" w:rsidP="001D34A7">
            <w:pPr>
              <w:spacing w:before="0"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C723B">
              <w:rPr>
                <w:sz w:val="20"/>
                <w:szCs w:val="20"/>
              </w:rPr>
              <w:t>The Business, Logistics, Management, and Digitalisation (BLMD) framework is used, identifying four key competencies and eighteen sub-competencies.</w:t>
            </w:r>
          </w:p>
        </w:tc>
      </w:tr>
      <w:tr w:rsidR="00141E3A" w:rsidRPr="00141E3A" w14:paraId="64285FE5" w14:textId="77777777" w:rsidTr="003D4D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9" w:type="dxa"/>
          </w:tcPr>
          <w:p w14:paraId="7CECF9C1" w14:textId="1E92A720" w:rsidR="00141E3A" w:rsidRPr="00141E3A" w:rsidRDefault="00141E3A" w:rsidP="00420B04">
            <w:pPr>
              <w:spacing w:before="0" w:after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141E3A">
              <w:rPr>
                <w:sz w:val="20"/>
                <w:szCs w:val="20"/>
              </w:rPr>
              <w:fldChar w:fldCharType="begin"/>
            </w:r>
            <w:r w:rsidR="003D4DD6">
              <w:rPr>
                <w:b w:val="0"/>
                <w:bCs w:val="0"/>
                <w:sz w:val="20"/>
                <w:szCs w:val="20"/>
              </w:rPr>
              <w:instrText xml:space="preserve"> ADDIN EN.CITE &lt;EndNote&gt;&lt;Cite&gt;&lt;Author&gt;Shou&lt;/Author&gt;&lt;Year&gt;2017&lt;/Year&gt;&lt;RecNum&gt;387&lt;/RecNum&gt;&lt;DisplayText&gt;(Shou and Wang, 2017)&lt;/DisplayText&gt;&lt;record&gt;&lt;rec-number&gt;387&lt;/rec-number&gt;&lt;foreign-keys&gt;&lt;key app="EN" db-id="900e29e2692a9beeex65rz0rw0ds2swe000t" timestamp="1654143223"&gt;387&lt;/key&gt;&lt;/foreign-keys&gt;&lt;ref-type name="Journal Article"&gt;17&lt;/ref-type&gt;&lt;contributors&gt;&lt;authors&gt;&lt;author&gt;Shou, Yongyi&lt;/author&gt;&lt;author&gt;Wang, Weijiao&lt;/author&gt;&lt;/authors&gt;&lt;/contributors&gt;&lt;titles&gt;&lt;title&gt;Multidimensional competences of supply chain managers: an empirical study&lt;/title&gt;&lt;secondary-title&gt;Enterprise Information Systems&lt;/secondary-title&gt;&lt;/titles&gt;&lt;periodical&gt;&lt;full-title&gt;Enterprise Information Systems&lt;/full-title&gt;&lt;/periodical&gt;&lt;pages&gt;58-74&lt;/pages&gt;&lt;volume&gt;11&lt;/volume&gt;&lt;number&gt;1&lt;/number&gt;&lt;dates&gt;&lt;year&gt;2017&lt;/year&gt;&lt;/dates&gt;&lt;isbn&gt;1751-7575&lt;/isbn&gt;&lt;urls&gt;&lt;/urls&gt;&lt;/record&gt;&lt;/Cite&gt;&lt;/EndNote&gt;</w:instrText>
            </w:r>
            <w:r w:rsidRPr="00141E3A">
              <w:rPr>
                <w:sz w:val="20"/>
                <w:szCs w:val="20"/>
              </w:rPr>
              <w:fldChar w:fldCharType="separate"/>
            </w:r>
            <w:r w:rsidR="003D4DD6">
              <w:rPr>
                <w:b w:val="0"/>
                <w:bCs w:val="0"/>
                <w:noProof/>
                <w:sz w:val="20"/>
                <w:szCs w:val="20"/>
              </w:rPr>
              <w:t>(Shou and Wang, 2017)</w:t>
            </w:r>
            <w:r w:rsidRPr="00141E3A">
              <w:rPr>
                <w:sz w:val="20"/>
                <w:szCs w:val="20"/>
              </w:rPr>
              <w:fldChar w:fldCharType="end"/>
            </w:r>
          </w:p>
        </w:tc>
        <w:tc>
          <w:tcPr>
            <w:tcW w:w="2108" w:type="dxa"/>
          </w:tcPr>
          <w:p w14:paraId="2A366E81" w14:textId="77777777" w:rsidR="00141E3A" w:rsidRPr="00141E3A" w:rsidRDefault="00141E3A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AU"/>
              </w:rPr>
            </w:pPr>
            <w:r w:rsidRPr="00141E3A">
              <w:rPr>
                <w:sz w:val="20"/>
                <w:szCs w:val="20"/>
                <w:lang w:val="en-AU"/>
              </w:rPr>
              <w:t>Global jobsites</w:t>
            </w:r>
          </w:p>
        </w:tc>
        <w:tc>
          <w:tcPr>
            <w:tcW w:w="1423" w:type="dxa"/>
          </w:tcPr>
          <w:p w14:paraId="053A1B6A" w14:textId="2E443E6C" w:rsidR="00141E3A" w:rsidRPr="00141E3A" w:rsidRDefault="00420B04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S</w:t>
            </w:r>
            <w:r w:rsidR="00141E3A" w:rsidRPr="00141E3A">
              <w:rPr>
                <w:sz w:val="20"/>
                <w:szCs w:val="20"/>
                <w:lang w:val="en-AU"/>
              </w:rPr>
              <w:t>upply chain manager competences</w:t>
            </w:r>
          </w:p>
        </w:tc>
        <w:tc>
          <w:tcPr>
            <w:tcW w:w="3969" w:type="dxa"/>
          </w:tcPr>
          <w:p w14:paraId="213A6F1A" w14:textId="670A5F99" w:rsidR="00141E3A" w:rsidRPr="00141E3A" w:rsidRDefault="00CA6748" w:rsidP="001D34A7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CA6748">
              <w:rPr>
                <w:sz w:val="20"/>
                <w:szCs w:val="20"/>
              </w:rPr>
              <w:t>Five dimensions of supply chain manager competencies are identified: generic skills, functional skills, supply chain management (SCM) qualifications and leadership, SCM expertise, and industry-specific and senior management skills.</w:t>
            </w:r>
          </w:p>
        </w:tc>
      </w:tr>
    </w:tbl>
    <w:p w14:paraId="23BB483A" w14:textId="77777777" w:rsidR="006C05F1" w:rsidRPr="006C05F1" w:rsidRDefault="006C05F1" w:rsidP="006C05F1">
      <w:pPr>
        <w:spacing w:before="0" w:line="240" w:lineRule="auto"/>
        <w:jc w:val="left"/>
        <w:rPr>
          <w:sz w:val="20"/>
          <w:szCs w:val="20"/>
          <w:lang w:val="en-AU"/>
        </w:rPr>
      </w:pPr>
      <w:r w:rsidRPr="006C05F1">
        <w:rPr>
          <w:rFonts w:eastAsia="Cambria"/>
          <w:sz w:val="20"/>
          <w:szCs w:val="20"/>
          <w:lang w:val="en-AU"/>
        </w:rPr>
        <w:t xml:space="preserve">Source: Authors’ </w:t>
      </w:r>
      <w:r w:rsidRPr="006C05F1">
        <w:rPr>
          <w:rFonts w:eastAsia="Cambria"/>
          <w:sz w:val="20"/>
          <w:szCs w:val="20"/>
        </w:rPr>
        <w:t xml:space="preserve">own </w:t>
      </w:r>
      <w:r w:rsidRPr="006C05F1">
        <w:rPr>
          <w:rFonts w:eastAsia="Cambria"/>
          <w:sz w:val="20"/>
          <w:szCs w:val="20"/>
          <w:lang w:val="en-AU"/>
        </w:rPr>
        <w:t>work</w:t>
      </w:r>
    </w:p>
    <w:p w14:paraId="515D8499" w14:textId="77777777" w:rsidR="003D4DD6" w:rsidRDefault="003D4DD6" w:rsidP="007B38B4">
      <w:pPr>
        <w:rPr>
          <w:b/>
          <w:bCs/>
          <w:color w:val="0070C0"/>
        </w:rPr>
      </w:pPr>
    </w:p>
    <w:p w14:paraId="1B6F6F28" w14:textId="77777777" w:rsidR="003D4DD6" w:rsidRDefault="003D4DD6" w:rsidP="007B38B4">
      <w:pPr>
        <w:rPr>
          <w:b/>
          <w:bCs/>
          <w:color w:val="0070C0"/>
        </w:rPr>
      </w:pPr>
    </w:p>
    <w:p w14:paraId="59F6B567" w14:textId="7B0DAB68" w:rsidR="003D4DD6" w:rsidRPr="003D4DD6" w:rsidRDefault="003D4DD6" w:rsidP="007B38B4">
      <w:pPr>
        <w:rPr>
          <w:b/>
          <w:bCs/>
        </w:rPr>
      </w:pPr>
      <w:r w:rsidRPr="003D4DD6">
        <w:rPr>
          <w:b/>
          <w:bCs/>
        </w:rPr>
        <w:lastRenderedPageBreak/>
        <w:t>References</w:t>
      </w:r>
    </w:p>
    <w:p w14:paraId="5ED3CD21" w14:textId="77777777" w:rsidR="003D4DD6" w:rsidRPr="003D4DD6" w:rsidRDefault="003D4DD6" w:rsidP="003D4DD6">
      <w:pPr>
        <w:pStyle w:val="EndNoteBibliography"/>
        <w:spacing w:after="0"/>
        <w:ind w:left="720" w:hanging="720"/>
      </w:pPr>
      <w:r>
        <w:rPr>
          <w:b/>
          <w:bCs/>
          <w:color w:val="0070C0"/>
        </w:rPr>
        <w:fldChar w:fldCharType="begin"/>
      </w:r>
      <w:r>
        <w:rPr>
          <w:b/>
          <w:bCs/>
          <w:color w:val="0070C0"/>
        </w:rPr>
        <w:instrText xml:space="preserve"> ADDIN EN.REFLIST </w:instrText>
      </w:r>
      <w:r>
        <w:rPr>
          <w:b/>
          <w:bCs/>
          <w:color w:val="0070C0"/>
        </w:rPr>
        <w:fldChar w:fldCharType="separate"/>
      </w:r>
      <w:r w:rsidRPr="003D4DD6">
        <w:t>APICS (2014), "APICS Supply Chain Managers Competency Model  2014", APICS, USA.</w:t>
      </w:r>
    </w:p>
    <w:p w14:paraId="557FB167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Bals, L., Schulze, H., Kelly, S. and Stek, K. (2019), "Purchasing and supply management (PSM) competencies: Current and future requirements", </w:t>
      </w:r>
      <w:r w:rsidRPr="003D4DD6">
        <w:rPr>
          <w:i/>
        </w:rPr>
        <w:t>Journal of Purchasing and Supply Management,</w:t>
      </w:r>
      <w:r w:rsidRPr="003D4DD6">
        <w:t xml:space="preserve"> Vol. 25 No. 5, p. 100572.</w:t>
      </w:r>
    </w:p>
    <w:p w14:paraId="1E1688A8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Christopher, M. (2004), "Creating and sharing knowledge in logistics: developing the logistics manager of the future", in </w:t>
      </w:r>
      <w:r w:rsidRPr="003D4DD6">
        <w:rPr>
          <w:i/>
        </w:rPr>
        <w:t>European Logistics Association Eurolog 2004 Conference</w:t>
      </w:r>
      <w:r w:rsidRPr="003D4DD6">
        <w:t>, Vol. 12.</w:t>
      </w:r>
    </w:p>
    <w:p w14:paraId="0BC00AF3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>CILT (2018), "Driving Knowledge, delivering quality- Our key Knowledge Areas ", The Chartered Institute of Logistics and Transport (CILT, UK).</w:t>
      </w:r>
    </w:p>
    <w:p w14:paraId="78B84948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Cottrill, K. (2010), "Are you prepared for the supply chain talent crisis", </w:t>
      </w:r>
      <w:r w:rsidRPr="003D4DD6">
        <w:rPr>
          <w:i/>
        </w:rPr>
        <w:t>MIT Center for Transportation and Logistics, Cambridge, MA</w:t>
      </w:r>
      <w:r w:rsidRPr="003D4DD6">
        <w:t>, pp. 1-11.</w:t>
      </w:r>
    </w:p>
    <w:p w14:paraId="4620C750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Derwik, P. and Hellström, D. (2017), "Competence in supply chain management: a systematic review", </w:t>
      </w:r>
      <w:r w:rsidRPr="003D4DD6">
        <w:rPr>
          <w:i/>
        </w:rPr>
        <w:t>Supply Chain Management: An International Journal,</w:t>
      </w:r>
      <w:r w:rsidRPr="003D4DD6">
        <w:t xml:space="preserve"> Vol. 22 No. 2, pp. 200-218.</w:t>
      </w:r>
    </w:p>
    <w:p w14:paraId="145F0FEE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Derwik, P., Hellström, D. and Karlsson, S. (2016), "Manager competences in logistics and supply chain practice", </w:t>
      </w:r>
      <w:r w:rsidRPr="003D4DD6">
        <w:rPr>
          <w:i/>
        </w:rPr>
        <w:t>Journal of Business Research,</w:t>
      </w:r>
      <w:r w:rsidRPr="003D4DD6">
        <w:t xml:space="preserve"> Vol. 69 No. 11, pp. 4820-4825.</w:t>
      </w:r>
    </w:p>
    <w:p w14:paraId="752FAC26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Dobroszek, J. (2020), "Supply chain and logistics controller – two promising professions for supporting transparency in supply chain management", </w:t>
      </w:r>
      <w:r w:rsidRPr="003D4DD6">
        <w:rPr>
          <w:i/>
        </w:rPr>
        <w:t>Supply Chain Management: An International Journal,</w:t>
      </w:r>
      <w:r w:rsidRPr="003D4DD6">
        <w:t xml:space="preserve"> Vol. 25 No. 5, pp. 505-519.</w:t>
      </w:r>
    </w:p>
    <w:p w14:paraId="7592FF65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Dobroszek, J., Mourao, P. and Grzesiak, L. (2019), "Identification of the similarities and differences of logistics controller, manager and specialist", </w:t>
      </w:r>
      <w:r w:rsidRPr="003D4DD6">
        <w:rPr>
          <w:i/>
        </w:rPr>
        <w:t>The International Journal of Logistics Management,</w:t>
      </w:r>
      <w:r w:rsidRPr="003D4DD6">
        <w:t xml:space="preserve"> Vol. 30 No. 1, pp. 261-283.</w:t>
      </w:r>
    </w:p>
    <w:p w14:paraId="7D8A36FB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Flöthmann, C., Hoberg, K. and Wieland, A. (2018), "Competency requirements of supply chain planners &amp; analysts and personal preferences of hiring managers", </w:t>
      </w:r>
      <w:r w:rsidRPr="003D4DD6">
        <w:rPr>
          <w:i/>
        </w:rPr>
        <w:t>Supply Chain Management: An International Journal,</w:t>
      </w:r>
      <w:r w:rsidRPr="003D4DD6">
        <w:t xml:space="preserve"> Vol. 23 No. 6, pp. 480-499.</w:t>
      </w:r>
    </w:p>
    <w:p w14:paraId="6299F474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Gammelgaard, B. and Larson, P. D. (2001), "Logistics skills and competencies for supply chain management", </w:t>
      </w:r>
      <w:r w:rsidRPr="003D4DD6">
        <w:rPr>
          <w:i/>
        </w:rPr>
        <w:t>Journal of Business Logistics,</w:t>
      </w:r>
      <w:r w:rsidRPr="003D4DD6">
        <w:t xml:space="preserve"> Vol. 22 No. 2, pp. 27-50.</w:t>
      </w:r>
    </w:p>
    <w:p w14:paraId="534070DB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Li, X., Ng, X. Y. C., Zhou, Y. and Yuen, K. F. (2021), "A ranking of critical competencies for shore-based maritime logistics executives in the digital era", </w:t>
      </w:r>
      <w:r w:rsidRPr="003D4DD6">
        <w:rPr>
          <w:i/>
        </w:rPr>
        <w:t>Technology Analysis and Strategic Management,</w:t>
      </w:r>
      <w:r w:rsidRPr="003D4DD6">
        <w:t xml:space="preserve"> Vol. 35 No. 7, pp. 919-934.</w:t>
      </w:r>
    </w:p>
    <w:p w14:paraId="22A3FD5F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Lorentz, H., Töyli, J., Solakivi, T. and Ojala, L. (2013), "Priorities and determinants for supply chain management skills development in manufacturing firms", </w:t>
      </w:r>
      <w:r w:rsidRPr="003D4DD6">
        <w:rPr>
          <w:i/>
        </w:rPr>
        <w:t>Supply Chain Management: An International Journal,</w:t>
      </w:r>
      <w:r w:rsidRPr="003D4DD6">
        <w:t xml:space="preserve"> Vol. 18 No. 4, pp. 358-375.</w:t>
      </w:r>
    </w:p>
    <w:p w14:paraId="02E87482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Mangan, J. and Christopher, M. (2005), "Management development and the supply chain manager of the future", </w:t>
      </w:r>
      <w:r w:rsidRPr="003D4DD6">
        <w:rPr>
          <w:i/>
        </w:rPr>
        <w:t>The International Journal of Logistics Management,</w:t>
      </w:r>
      <w:r w:rsidRPr="003D4DD6">
        <w:t xml:space="preserve"> Vol. 16 No. 2, pp. 178-191.</w:t>
      </w:r>
    </w:p>
    <w:p w14:paraId="370C1A16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Murphy, P. and Poist, R. F. (2007), "Skill requirements of senior-level logisticians: a longitudinal assessment", </w:t>
      </w:r>
      <w:r w:rsidRPr="003D4DD6">
        <w:rPr>
          <w:i/>
        </w:rPr>
        <w:t>Supply Chain Management: An International Journal,</w:t>
      </w:r>
      <w:r w:rsidRPr="003D4DD6">
        <w:t xml:space="preserve"> Vol. 12 No. 6, pp. 423-431.</w:t>
      </w:r>
    </w:p>
    <w:p w14:paraId="611E305D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lastRenderedPageBreak/>
        <w:t xml:space="preserve">Prajogo, D. and Sohal, A. (2013), "Supply chain professionals: A study of competencies, use of technologies, and future challenges", </w:t>
      </w:r>
      <w:r w:rsidRPr="003D4DD6">
        <w:rPr>
          <w:i/>
        </w:rPr>
        <w:t>International Journal of Operations &amp; Production Management,</w:t>
      </w:r>
      <w:r w:rsidRPr="003D4DD6">
        <w:t xml:space="preserve"> Vol. 33 No. 11/12, pp. 1532-1554.</w:t>
      </w:r>
    </w:p>
    <w:p w14:paraId="7C09CD38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Sangka, B. K., Rahman, S., Yadlapalli, A. and Jie, F. (2019), "Managerial competencies of 3PL providers", </w:t>
      </w:r>
      <w:r w:rsidRPr="003D4DD6">
        <w:rPr>
          <w:i/>
        </w:rPr>
        <w:t>The International Journal of Logistics Management,</w:t>
      </w:r>
      <w:r w:rsidRPr="003D4DD6">
        <w:t xml:space="preserve"> Vol. 30 No. 4, pp. 1054-1077.</w:t>
      </w:r>
    </w:p>
    <w:p w14:paraId="547F1F13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Shou, Y. and Wang, W. (2017), "Multidimensional competences of supply chain managers: an empirical study", </w:t>
      </w:r>
      <w:r w:rsidRPr="003D4DD6">
        <w:rPr>
          <w:i/>
        </w:rPr>
        <w:t>Enterprise Information Systems,</w:t>
      </w:r>
      <w:r w:rsidRPr="003D4DD6">
        <w:t xml:space="preserve"> Vol. 11 No. 1, pp. 58-74.</w:t>
      </w:r>
    </w:p>
    <w:p w14:paraId="743E11C8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Sohal, A. S. (2013), "Developing competencies of supply chain professionals in Australia: collaboration between businesses, universities and industry associations", </w:t>
      </w:r>
      <w:r w:rsidRPr="003D4DD6">
        <w:rPr>
          <w:i/>
        </w:rPr>
        <w:t>Supply Chain Management: An International Journal,</w:t>
      </w:r>
      <w:r w:rsidRPr="003D4DD6">
        <w:t xml:space="preserve"> Vol. 18 No. 4, pp. 429-439.</w:t>
      </w:r>
    </w:p>
    <w:p w14:paraId="342A7CE3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Thai, V. V. (2012), "Competency requirements for professionals in logistics and supply chain management", </w:t>
      </w:r>
      <w:r w:rsidRPr="003D4DD6">
        <w:rPr>
          <w:i/>
        </w:rPr>
        <w:t>International Journal of Logistics Research and Applications,</w:t>
      </w:r>
      <w:r w:rsidRPr="003D4DD6">
        <w:t xml:space="preserve"> Vol. 15 No. 2, pp. 109-126.</w:t>
      </w:r>
    </w:p>
    <w:p w14:paraId="4698C868" w14:textId="77777777" w:rsidR="003D4DD6" w:rsidRPr="003D4DD6" w:rsidRDefault="003D4DD6" w:rsidP="003D4DD6">
      <w:pPr>
        <w:pStyle w:val="EndNoteBibliography"/>
        <w:spacing w:after="0"/>
        <w:ind w:left="720" w:hanging="720"/>
      </w:pPr>
      <w:r w:rsidRPr="003D4DD6">
        <w:t xml:space="preserve">Thai, V. V. and Yeo, G. T. (2015), "Perceived competencies required for container shipping logisticians in Singapore and South Korea", </w:t>
      </w:r>
      <w:r w:rsidRPr="003D4DD6">
        <w:rPr>
          <w:i/>
        </w:rPr>
        <w:t>International Journal of Logistics Management,</w:t>
      </w:r>
      <w:r w:rsidRPr="003D4DD6">
        <w:t xml:space="preserve"> Vol. 26 No. 2, pp. 334-355.</w:t>
      </w:r>
    </w:p>
    <w:p w14:paraId="52D15FFB" w14:textId="77777777" w:rsidR="003D4DD6" w:rsidRPr="003D4DD6" w:rsidRDefault="003D4DD6" w:rsidP="003D4DD6">
      <w:pPr>
        <w:pStyle w:val="EndNoteBibliography"/>
        <w:ind w:left="720" w:hanging="720"/>
      </w:pPr>
      <w:r w:rsidRPr="003D4DD6">
        <w:t xml:space="preserve">Wong, C. Y., B. Grant, D., Allan, B. and Jasiuvian, I. (2014), "Logistics and supply chain education and jobs: a study of UK markets", </w:t>
      </w:r>
      <w:r w:rsidRPr="003D4DD6">
        <w:rPr>
          <w:i/>
        </w:rPr>
        <w:t>The International Journal of Logistics Management,</w:t>
      </w:r>
      <w:r w:rsidRPr="003D4DD6">
        <w:t xml:space="preserve"> Vol. 25 No. 3, pp. 537-552.</w:t>
      </w:r>
    </w:p>
    <w:p w14:paraId="42942F42" w14:textId="1C7F183B" w:rsidR="002710FE" w:rsidRPr="00A90BCF" w:rsidRDefault="003D4DD6" w:rsidP="007B38B4">
      <w:pPr>
        <w:rPr>
          <w:b/>
          <w:bCs/>
          <w:color w:val="0070C0"/>
        </w:rPr>
      </w:pPr>
      <w:r>
        <w:rPr>
          <w:b/>
          <w:bCs/>
          <w:color w:val="0070C0"/>
        </w:rPr>
        <w:fldChar w:fldCharType="end"/>
      </w:r>
    </w:p>
    <w:sectPr w:rsidR="002710FE" w:rsidRPr="00A90BC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D4A3AED" w14:textId="77777777" w:rsidR="00E53F96" w:rsidRDefault="00E53F96" w:rsidP="00F637AD">
      <w:pPr>
        <w:spacing w:before="0" w:after="0" w:line="240" w:lineRule="auto"/>
      </w:pPr>
      <w:r>
        <w:separator/>
      </w:r>
    </w:p>
  </w:endnote>
  <w:endnote w:type="continuationSeparator" w:id="0">
    <w:p w14:paraId="5A0F0E5A" w14:textId="77777777" w:rsidR="00E53F96" w:rsidRDefault="00E53F96" w:rsidP="00F637AD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elle Sans Lt">
    <w:altName w:val="Calibri"/>
    <w:charset w:val="00"/>
    <w:family w:val="swiss"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693D6C3" w14:textId="77777777" w:rsidR="00E53F96" w:rsidRDefault="00E53F96" w:rsidP="00F637AD">
      <w:pPr>
        <w:spacing w:before="0" w:after="0" w:line="240" w:lineRule="auto"/>
      </w:pPr>
      <w:r>
        <w:separator/>
      </w:r>
    </w:p>
  </w:footnote>
  <w:footnote w:type="continuationSeparator" w:id="0">
    <w:p w14:paraId="500FE1AF" w14:textId="77777777" w:rsidR="00E53F96" w:rsidRDefault="00E53F96" w:rsidP="00F637AD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0072CD"/>
    <w:multiLevelType w:val="multilevel"/>
    <w:tmpl w:val="CFCC4C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651349B0"/>
    <w:multiLevelType w:val="hybridMultilevel"/>
    <w:tmpl w:val="37147C2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25715250">
    <w:abstractNumId w:val="1"/>
  </w:num>
  <w:num w:numId="2" w16cid:durableId="97144283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4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Harvard Modifi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0e29e2692a9beeex65rz0rw0ds2swe000t&quot;&gt;LSCM Competancy-Converted&lt;record-ids&gt;&lt;item&gt;1&lt;/item&gt;&lt;item&gt;3&lt;/item&gt;&lt;item&gt;8&lt;/item&gt;&lt;item&gt;14&lt;/item&gt;&lt;item&gt;15&lt;/item&gt;&lt;item&gt;17&lt;/item&gt;&lt;item&gt;26&lt;/item&gt;&lt;item&gt;28&lt;/item&gt;&lt;item&gt;44&lt;/item&gt;&lt;item&gt;46&lt;/item&gt;&lt;item&gt;75&lt;/item&gt;&lt;item&gt;84&lt;/item&gt;&lt;item&gt;97&lt;/item&gt;&lt;item&gt;103&lt;/item&gt;&lt;item&gt;106&lt;/item&gt;&lt;item&gt;108&lt;/item&gt;&lt;item&gt;368&lt;/item&gt;&lt;item&gt;373&lt;/item&gt;&lt;item&gt;387&lt;/item&gt;&lt;item&gt;394&lt;/item&gt;&lt;item&gt;424&lt;/item&gt;&lt;item&gt;425&lt;/item&gt;&lt;/record-ids&gt;&lt;/item&gt;&lt;/Libraries&gt;"/>
  </w:docVars>
  <w:rsids>
    <w:rsidRoot w:val="00325060"/>
    <w:rsid w:val="00001243"/>
    <w:rsid w:val="00001E55"/>
    <w:rsid w:val="000173E1"/>
    <w:rsid w:val="00020ADF"/>
    <w:rsid w:val="00036C78"/>
    <w:rsid w:val="00037919"/>
    <w:rsid w:val="00040A91"/>
    <w:rsid w:val="00045F14"/>
    <w:rsid w:val="00051FC0"/>
    <w:rsid w:val="00052857"/>
    <w:rsid w:val="00053E7D"/>
    <w:rsid w:val="0006073B"/>
    <w:rsid w:val="00063907"/>
    <w:rsid w:val="00065E83"/>
    <w:rsid w:val="00067243"/>
    <w:rsid w:val="00070D25"/>
    <w:rsid w:val="00075EDA"/>
    <w:rsid w:val="00085740"/>
    <w:rsid w:val="000908CB"/>
    <w:rsid w:val="00091D83"/>
    <w:rsid w:val="00094B1E"/>
    <w:rsid w:val="000A4101"/>
    <w:rsid w:val="000B0EC4"/>
    <w:rsid w:val="000B24EE"/>
    <w:rsid w:val="000B2B4A"/>
    <w:rsid w:val="000B35E9"/>
    <w:rsid w:val="000B72CA"/>
    <w:rsid w:val="000C1E1F"/>
    <w:rsid w:val="000C1F63"/>
    <w:rsid w:val="000C287C"/>
    <w:rsid w:val="000C37BD"/>
    <w:rsid w:val="000C4EB7"/>
    <w:rsid w:val="000C4FF5"/>
    <w:rsid w:val="000C5214"/>
    <w:rsid w:val="000D4728"/>
    <w:rsid w:val="000D5F7E"/>
    <w:rsid w:val="000D6CFE"/>
    <w:rsid w:val="000D7BA0"/>
    <w:rsid w:val="000E2725"/>
    <w:rsid w:val="000E6DF2"/>
    <w:rsid w:val="000F0B8C"/>
    <w:rsid w:val="000F46CE"/>
    <w:rsid w:val="000F776C"/>
    <w:rsid w:val="001030B8"/>
    <w:rsid w:val="00107877"/>
    <w:rsid w:val="00107F4B"/>
    <w:rsid w:val="001105C3"/>
    <w:rsid w:val="00110CE2"/>
    <w:rsid w:val="001116D5"/>
    <w:rsid w:val="001126E3"/>
    <w:rsid w:val="0012237D"/>
    <w:rsid w:val="00125F1A"/>
    <w:rsid w:val="001306C7"/>
    <w:rsid w:val="00130C71"/>
    <w:rsid w:val="00136212"/>
    <w:rsid w:val="001418FA"/>
    <w:rsid w:val="00141E3A"/>
    <w:rsid w:val="0014520C"/>
    <w:rsid w:val="00145746"/>
    <w:rsid w:val="0016461A"/>
    <w:rsid w:val="00174142"/>
    <w:rsid w:val="00175301"/>
    <w:rsid w:val="001816F5"/>
    <w:rsid w:val="00181B02"/>
    <w:rsid w:val="00187BB2"/>
    <w:rsid w:val="00191207"/>
    <w:rsid w:val="001965E6"/>
    <w:rsid w:val="001A1505"/>
    <w:rsid w:val="001A67A1"/>
    <w:rsid w:val="001A67EE"/>
    <w:rsid w:val="001B1DE7"/>
    <w:rsid w:val="001B5716"/>
    <w:rsid w:val="001B591C"/>
    <w:rsid w:val="001C10EF"/>
    <w:rsid w:val="001D0F92"/>
    <w:rsid w:val="001D1BFD"/>
    <w:rsid w:val="001D34A7"/>
    <w:rsid w:val="001D3CFB"/>
    <w:rsid w:val="001D478B"/>
    <w:rsid w:val="001D55CF"/>
    <w:rsid w:val="001D63F1"/>
    <w:rsid w:val="001D7770"/>
    <w:rsid w:val="001E148E"/>
    <w:rsid w:val="001E7A1F"/>
    <w:rsid w:val="001E7DAC"/>
    <w:rsid w:val="001F416F"/>
    <w:rsid w:val="00200EDD"/>
    <w:rsid w:val="002063FB"/>
    <w:rsid w:val="00210E34"/>
    <w:rsid w:val="002115CF"/>
    <w:rsid w:val="002118F1"/>
    <w:rsid w:val="002121D9"/>
    <w:rsid w:val="00212477"/>
    <w:rsid w:val="00213E35"/>
    <w:rsid w:val="00225923"/>
    <w:rsid w:val="00226906"/>
    <w:rsid w:val="00227320"/>
    <w:rsid w:val="002276C0"/>
    <w:rsid w:val="0023083D"/>
    <w:rsid w:val="00231DF2"/>
    <w:rsid w:val="0023240D"/>
    <w:rsid w:val="002333BB"/>
    <w:rsid w:val="00233AB2"/>
    <w:rsid w:val="002415AC"/>
    <w:rsid w:val="002433E8"/>
    <w:rsid w:val="00245C61"/>
    <w:rsid w:val="00246C36"/>
    <w:rsid w:val="002479FB"/>
    <w:rsid w:val="00253E49"/>
    <w:rsid w:val="0025784E"/>
    <w:rsid w:val="002601D5"/>
    <w:rsid w:val="00261DE1"/>
    <w:rsid w:val="002628A8"/>
    <w:rsid w:val="00267D25"/>
    <w:rsid w:val="00267FCA"/>
    <w:rsid w:val="002710FE"/>
    <w:rsid w:val="002732E1"/>
    <w:rsid w:val="00274906"/>
    <w:rsid w:val="00275B9F"/>
    <w:rsid w:val="0028449B"/>
    <w:rsid w:val="00287D44"/>
    <w:rsid w:val="00292459"/>
    <w:rsid w:val="00293C0C"/>
    <w:rsid w:val="002945CA"/>
    <w:rsid w:val="00295E5F"/>
    <w:rsid w:val="002A56A1"/>
    <w:rsid w:val="002A6B06"/>
    <w:rsid w:val="002B240F"/>
    <w:rsid w:val="002B4227"/>
    <w:rsid w:val="002B5E05"/>
    <w:rsid w:val="002B748E"/>
    <w:rsid w:val="002D4AC7"/>
    <w:rsid w:val="002D5136"/>
    <w:rsid w:val="002E1801"/>
    <w:rsid w:val="002E1D57"/>
    <w:rsid w:val="002E535E"/>
    <w:rsid w:val="002F1A8E"/>
    <w:rsid w:val="002F30EB"/>
    <w:rsid w:val="002F60A0"/>
    <w:rsid w:val="0030220C"/>
    <w:rsid w:val="0030655A"/>
    <w:rsid w:val="00306C41"/>
    <w:rsid w:val="0030777F"/>
    <w:rsid w:val="00316530"/>
    <w:rsid w:val="003166F9"/>
    <w:rsid w:val="00316CA1"/>
    <w:rsid w:val="0031726E"/>
    <w:rsid w:val="00321A89"/>
    <w:rsid w:val="00322F1D"/>
    <w:rsid w:val="00325060"/>
    <w:rsid w:val="00330BA5"/>
    <w:rsid w:val="003350C4"/>
    <w:rsid w:val="00335315"/>
    <w:rsid w:val="00337A26"/>
    <w:rsid w:val="00344976"/>
    <w:rsid w:val="0034529D"/>
    <w:rsid w:val="00345D98"/>
    <w:rsid w:val="00345FC2"/>
    <w:rsid w:val="0034781C"/>
    <w:rsid w:val="00350648"/>
    <w:rsid w:val="00351A24"/>
    <w:rsid w:val="00352AF2"/>
    <w:rsid w:val="00352F5B"/>
    <w:rsid w:val="00356395"/>
    <w:rsid w:val="00362D0D"/>
    <w:rsid w:val="003640B7"/>
    <w:rsid w:val="00366F20"/>
    <w:rsid w:val="00367F30"/>
    <w:rsid w:val="0037014B"/>
    <w:rsid w:val="003729A8"/>
    <w:rsid w:val="00373077"/>
    <w:rsid w:val="00375EA4"/>
    <w:rsid w:val="00376897"/>
    <w:rsid w:val="003833E8"/>
    <w:rsid w:val="00385EF5"/>
    <w:rsid w:val="00390CCF"/>
    <w:rsid w:val="00392AD0"/>
    <w:rsid w:val="00395A77"/>
    <w:rsid w:val="003A09FC"/>
    <w:rsid w:val="003B7EFD"/>
    <w:rsid w:val="003C5885"/>
    <w:rsid w:val="003C7468"/>
    <w:rsid w:val="003C7E81"/>
    <w:rsid w:val="003D0D7A"/>
    <w:rsid w:val="003D4DD6"/>
    <w:rsid w:val="003D6D78"/>
    <w:rsid w:val="003E4C63"/>
    <w:rsid w:val="003E542C"/>
    <w:rsid w:val="003E5FD6"/>
    <w:rsid w:val="003E7AB0"/>
    <w:rsid w:val="004028DE"/>
    <w:rsid w:val="00406372"/>
    <w:rsid w:val="0041045C"/>
    <w:rsid w:val="00415089"/>
    <w:rsid w:val="00415BD5"/>
    <w:rsid w:val="00416AAA"/>
    <w:rsid w:val="00416C34"/>
    <w:rsid w:val="00420B04"/>
    <w:rsid w:val="00426B58"/>
    <w:rsid w:val="004408B9"/>
    <w:rsid w:val="00440A41"/>
    <w:rsid w:val="00444541"/>
    <w:rsid w:val="00444572"/>
    <w:rsid w:val="00444CB3"/>
    <w:rsid w:val="00445A62"/>
    <w:rsid w:val="00451239"/>
    <w:rsid w:val="00451AA5"/>
    <w:rsid w:val="00452DEC"/>
    <w:rsid w:val="00455802"/>
    <w:rsid w:val="00457305"/>
    <w:rsid w:val="00466185"/>
    <w:rsid w:val="0047096E"/>
    <w:rsid w:val="004722B1"/>
    <w:rsid w:val="0047336F"/>
    <w:rsid w:val="004812F9"/>
    <w:rsid w:val="00483020"/>
    <w:rsid w:val="00487B08"/>
    <w:rsid w:val="004901E1"/>
    <w:rsid w:val="00493FC2"/>
    <w:rsid w:val="00496957"/>
    <w:rsid w:val="00496C71"/>
    <w:rsid w:val="00497E31"/>
    <w:rsid w:val="004A009E"/>
    <w:rsid w:val="004A35CC"/>
    <w:rsid w:val="004A588C"/>
    <w:rsid w:val="004A65FC"/>
    <w:rsid w:val="004C20EA"/>
    <w:rsid w:val="004C2850"/>
    <w:rsid w:val="004C6FE5"/>
    <w:rsid w:val="004D08BB"/>
    <w:rsid w:val="004D2BD7"/>
    <w:rsid w:val="004D3D52"/>
    <w:rsid w:val="004E6234"/>
    <w:rsid w:val="004E6B35"/>
    <w:rsid w:val="004E6DD7"/>
    <w:rsid w:val="004E6FC5"/>
    <w:rsid w:val="004F2FB7"/>
    <w:rsid w:val="004F3D4F"/>
    <w:rsid w:val="004F51F2"/>
    <w:rsid w:val="004F5594"/>
    <w:rsid w:val="004F73BF"/>
    <w:rsid w:val="00500187"/>
    <w:rsid w:val="00505212"/>
    <w:rsid w:val="00512A1F"/>
    <w:rsid w:val="00531276"/>
    <w:rsid w:val="0053353A"/>
    <w:rsid w:val="0053456E"/>
    <w:rsid w:val="0054523C"/>
    <w:rsid w:val="005459C0"/>
    <w:rsid w:val="00546850"/>
    <w:rsid w:val="00551FEA"/>
    <w:rsid w:val="00556BF1"/>
    <w:rsid w:val="005716B9"/>
    <w:rsid w:val="00571E8E"/>
    <w:rsid w:val="00573421"/>
    <w:rsid w:val="005750AF"/>
    <w:rsid w:val="005751A8"/>
    <w:rsid w:val="00575CFE"/>
    <w:rsid w:val="00576721"/>
    <w:rsid w:val="00577FA4"/>
    <w:rsid w:val="00583E6E"/>
    <w:rsid w:val="00590C72"/>
    <w:rsid w:val="0059600E"/>
    <w:rsid w:val="005964CC"/>
    <w:rsid w:val="005966FA"/>
    <w:rsid w:val="005A089C"/>
    <w:rsid w:val="005A1324"/>
    <w:rsid w:val="005A4FD1"/>
    <w:rsid w:val="005B09E4"/>
    <w:rsid w:val="005B21B8"/>
    <w:rsid w:val="005B6786"/>
    <w:rsid w:val="005C2BF8"/>
    <w:rsid w:val="005C2CC5"/>
    <w:rsid w:val="005C5AB8"/>
    <w:rsid w:val="005C6158"/>
    <w:rsid w:val="005C71F5"/>
    <w:rsid w:val="005D1A51"/>
    <w:rsid w:val="005D40A9"/>
    <w:rsid w:val="005D625B"/>
    <w:rsid w:val="005F4B04"/>
    <w:rsid w:val="00612CCB"/>
    <w:rsid w:val="00615726"/>
    <w:rsid w:val="0062082D"/>
    <w:rsid w:val="0062094C"/>
    <w:rsid w:val="006232D9"/>
    <w:rsid w:val="00624D44"/>
    <w:rsid w:val="00631385"/>
    <w:rsid w:val="00631389"/>
    <w:rsid w:val="00631AEA"/>
    <w:rsid w:val="00635BFD"/>
    <w:rsid w:val="00644169"/>
    <w:rsid w:val="00645E76"/>
    <w:rsid w:val="006534E1"/>
    <w:rsid w:val="00654A79"/>
    <w:rsid w:val="00660D60"/>
    <w:rsid w:val="00663259"/>
    <w:rsid w:val="0066340E"/>
    <w:rsid w:val="00665881"/>
    <w:rsid w:val="00666B85"/>
    <w:rsid w:val="006766F4"/>
    <w:rsid w:val="00676E57"/>
    <w:rsid w:val="00693805"/>
    <w:rsid w:val="006959AF"/>
    <w:rsid w:val="006A089B"/>
    <w:rsid w:val="006A6FD6"/>
    <w:rsid w:val="006B35C3"/>
    <w:rsid w:val="006C05F1"/>
    <w:rsid w:val="006C2450"/>
    <w:rsid w:val="006C2CE4"/>
    <w:rsid w:val="006C47B1"/>
    <w:rsid w:val="006C63D4"/>
    <w:rsid w:val="006D1015"/>
    <w:rsid w:val="006E24C4"/>
    <w:rsid w:val="006E45D6"/>
    <w:rsid w:val="006E5B19"/>
    <w:rsid w:val="006F5B91"/>
    <w:rsid w:val="0070479D"/>
    <w:rsid w:val="0070798F"/>
    <w:rsid w:val="00712ACE"/>
    <w:rsid w:val="00716ECC"/>
    <w:rsid w:val="00720D1E"/>
    <w:rsid w:val="00723DD5"/>
    <w:rsid w:val="00725FF9"/>
    <w:rsid w:val="007273F5"/>
    <w:rsid w:val="00736498"/>
    <w:rsid w:val="00736769"/>
    <w:rsid w:val="0074043E"/>
    <w:rsid w:val="0074223A"/>
    <w:rsid w:val="00743C84"/>
    <w:rsid w:val="007467B3"/>
    <w:rsid w:val="00750EE9"/>
    <w:rsid w:val="00751EBA"/>
    <w:rsid w:val="00753D46"/>
    <w:rsid w:val="00761A23"/>
    <w:rsid w:val="007665B2"/>
    <w:rsid w:val="00771837"/>
    <w:rsid w:val="00773655"/>
    <w:rsid w:val="00774D18"/>
    <w:rsid w:val="00775C17"/>
    <w:rsid w:val="00783B1B"/>
    <w:rsid w:val="007840ED"/>
    <w:rsid w:val="007860D6"/>
    <w:rsid w:val="00787A11"/>
    <w:rsid w:val="00793B59"/>
    <w:rsid w:val="00793C03"/>
    <w:rsid w:val="00794E63"/>
    <w:rsid w:val="007A425A"/>
    <w:rsid w:val="007B14F5"/>
    <w:rsid w:val="007B38B4"/>
    <w:rsid w:val="007B5000"/>
    <w:rsid w:val="007B6268"/>
    <w:rsid w:val="007B6681"/>
    <w:rsid w:val="007C0A08"/>
    <w:rsid w:val="007C2C55"/>
    <w:rsid w:val="007C3FA7"/>
    <w:rsid w:val="007C4E3C"/>
    <w:rsid w:val="007D5E6C"/>
    <w:rsid w:val="007D77D5"/>
    <w:rsid w:val="007D7F25"/>
    <w:rsid w:val="007F0BDD"/>
    <w:rsid w:val="007F1CE7"/>
    <w:rsid w:val="0080288C"/>
    <w:rsid w:val="008033FA"/>
    <w:rsid w:val="00804625"/>
    <w:rsid w:val="00805513"/>
    <w:rsid w:val="00806F7F"/>
    <w:rsid w:val="0081100F"/>
    <w:rsid w:val="008120C9"/>
    <w:rsid w:val="00814E7C"/>
    <w:rsid w:val="00815443"/>
    <w:rsid w:val="008213D3"/>
    <w:rsid w:val="008214D7"/>
    <w:rsid w:val="00824E44"/>
    <w:rsid w:val="008274A4"/>
    <w:rsid w:val="00834826"/>
    <w:rsid w:val="00845ADF"/>
    <w:rsid w:val="0084741A"/>
    <w:rsid w:val="0085147B"/>
    <w:rsid w:val="0085413F"/>
    <w:rsid w:val="00857112"/>
    <w:rsid w:val="00857212"/>
    <w:rsid w:val="00867F07"/>
    <w:rsid w:val="0087300C"/>
    <w:rsid w:val="008745C4"/>
    <w:rsid w:val="008773E5"/>
    <w:rsid w:val="008827FF"/>
    <w:rsid w:val="00884B19"/>
    <w:rsid w:val="008923F7"/>
    <w:rsid w:val="00893097"/>
    <w:rsid w:val="008960EF"/>
    <w:rsid w:val="00897CDC"/>
    <w:rsid w:val="008A3226"/>
    <w:rsid w:val="008A5583"/>
    <w:rsid w:val="008B4DBD"/>
    <w:rsid w:val="008C2560"/>
    <w:rsid w:val="008C723B"/>
    <w:rsid w:val="008D0C9D"/>
    <w:rsid w:val="008D3912"/>
    <w:rsid w:val="008D60F4"/>
    <w:rsid w:val="008E6515"/>
    <w:rsid w:val="008F05E7"/>
    <w:rsid w:val="008F139F"/>
    <w:rsid w:val="008F3A06"/>
    <w:rsid w:val="008F3CA8"/>
    <w:rsid w:val="008F76BA"/>
    <w:rsid w:val="0090489E"/>
    <w:rsid w:val="00910933"/>
    <w:rsid w:val="009120D9"/>
    <w:rsid w:val="00915EED"/>
    <w:rsid w:val="0092300F"/>
    <w:rsid w:val="00923408"/>
    <w:rsid w:val="00923910"/>
    <w:rsid w:val="00936034"/>
    <w:rsid w:val="009448F7"/>
    <w:rsid w:val="00944CD4"/>
    <w:rsid w:val="0094613C"/>
    <w:rsid w:val="00956CA5"/>
    <w:rsid w:val="00961A09"/>
    <w:rsid w:val="00966AC9"/>
    <w:rsid w:val="009720A4"/>
    <w:rsid w:val="00974D6A"/>
    <w:rsid w:val="00976ACC"/>
    <w:rsid w:val="00982AF2"/>
    <w:rsid w:val="00986277"/>
    <w:rsid w:val="009908B7"/>
    <w:rsid w:val="0099705E"/>
    <w:rsid w:val="0099758B"/>
    <w:rsid w:val="009A3747"/>
    <w:rsid w:val="009A4147"/>
    <w:rsid w:val="009A76DE"/>
    <w:rsid w:val="009B08F9"/>
    <w:rsid w:val="009B0E53"/>
    <w:rsid w:val="009B59DD"/>
    <w:rsid w:val="009D1261"/>
    <w:rsid w:val="009D4A8B"/>
    <w:rsid w:val="009E43FF"/>
    <w:rsid w:val="009E73F5"/>
    <w:rsid w:val="009E7B90"/>
    <w:rsid w:val="009F0103"/>
    <w:rsid w:val="009F0C58"/>
    <w:rsid w:val="009F3CF3"/>
    <w:rsid w:val="009F48CB"/>
    <w:rsid w:val="009F4B4C"/>
    <w:rsid w:val="009F7718"/>
    <w:rsid w:val="00A012F5"/>
    <w:rsid w:val="00A030A2"/>
    <w:rsid w:val="00A0345E"/>
    <w:rsid w:val="00A03C1B"/>
    <w:rsid w:val="00A0723F"/>
    <w:rsid w:val="00A102D7"/>
    <w:rsid w:val="00A11246"/>
    <w:rsid w:val="00A14597"/>
    <w:rsid w:val="00A26577"/>
    <w:rsid w:val="00A30318"/>
    <w:rsid w:val="00A32D9E"/>
    <w:rsid w:val="00A548FB"/>
    <w:rsid w:val="00A61877"/>
    <w:rsid w:val="00A63ABC"/>
    <w:rsid w:val="00A65F5E"/>
    <w:rsid w:val="00A72DB8"/>
    <w:rsid w:val="00A761BE"/>
    <w:rsid w:val="00A87A03"/>
    <w:rsid w:val="00A87A66"/>
    <w:rsid w:val="00A90DD1"/>
    <w:rsid w:val="00A90F7C"/>
    <w:rsid w:val="00A9177F"/>
    <w:rsid w:val="00A9398F"/>
    <w:rsid w:val="00A944C8"/>
    <w:rsid w:val="00AA27DB"/>
    <w:rsid w:val="00AB0094"/>
    <w:rsid w:val="00AB49F0"/>
    <w:rsid w:val="00AC352F"/>
    <w:rsid w:val="00AC3B6F"/>
    <w:rsid w:val="00AC4744"/>
    <w:rsid w:val="00AD1035"/>
    <w:rsid w:val="00AE2BCB"/>
    <w:rsid w:val="00AE3843"/>
    <w:rsid w:val="00AE65C2"/>
    <w:rsid w:val="00AF2DC4"/>
    <w:rsid w:val="00B01A7C"/>
    <w:rsid w:val="00B04A02"/>
    <w:rsid w:val="00B057A5"/>
    <w:rsid w:val="00B12568"/>
    <w:rsid w:val="00B1756A"/>
    <w:rsid w:val="00B17C19"/>
    <w:rsid w:val="00B215D9"/>
    <w:rsid w:val="00B23309"/>
    <w:rsid w:val="00B23CFD"/>
    <w:rsid w:val="00B27C19"/>
    <w:rsid w:val="00B45943"/>
    <w:rsid w:val="00B524D9"/>
    <w:rsid w:val="00B563BF"/>
    <w:rsid w:val="00B666D7"/>
    <w:rsid w:val="00B71848"/>
    <w:rsid w:val="00B739E4"/>
    <w:rsid w:val="00B770BF"/>
    <w:rsid w:val="00B77104"/>
    <w:rsid w:val="00B816A5"/>
    <w:rsid w:val="00B82063"/>
    <w:rsid w:val="00B82E25"/>
    <w:rsid w:val="00B87B74"/>
    <w:rsid w:val="00B9090F"/>
    <w:rsid w:val="00B90A3D"/>
    <w:rsid w:val="00B924BF"/>
    <w:rsid w:val="00B94461"/>
    <w:rsid w:val="00BA6226"/>
    <w:rsid w:val="00BB74C8"/>
    <w:rsid w:val="00BC6B46"/>
    <w:rsid w:val="00BD22E4"/>
    <w:rsid w:val="00BD49D1"/>
    <w:rsid w:val="00BD75A2"/>
    <w:rsid w:val="00BE7B65"/>
    <w:rsid w:val="00BE7FC0"/>
    <w:rsid w:val="00BF253C"/>
    <w:rsid w:val="00BF2F0D"/>
    <w:rsid w:val="00BF5B60"/>
    <w:rsid w:val="00C01151"/>
    <w:rsid w:val="00C01C89"/>
    <w:rsid w:val="00C02AA0"/>
    <w:rsid w:val="00C1602F"/>
    <w:rsid w:val="00C224C7"/>
    <w:rsid w:val="00C23946"/>
    <w:rsid w:val="00C27A2A"/>
    <w:rsid w:val="00C31B97"/>
    <w:rsid w:val="00C326BF"/>
    <w:rsid w:val="00C3576C"/>
    <w:rsid w:val="00C37B1F"/>
    <w:rsid w:val="00C4262D"/>
    <w:rsid w:val="00C42847"/>
    <w:rsid w:val="00C4375A"/>
    <w:rsid w:val="00C52F7A"/>
    <w:rsid w:val="00C55097"/>
    <w:rsid w:val="00C55497"/>
    <w:rsid w:val="00C556AE"/>
    <w:rsid w:val="00C60797"/>
    <w:rsid w:val="00C60BD5"/>
    <w:rsid w:val="00C6165A"/>
    <w:rsid w:val="00C71B69"/>
    <w:rsid w:val="00C73BC1"/>
    <w:rsid w:val="00C751F6"/>
    <w:rsid w:val="00C76F6B"/>
    <w:rsid w:val="00C771C5"/>
    <w:rsid w:val="00C80769"/>
    <w:rsid w:val="00C81144"/>
    <w:rsid w:val="00C910B2"/>
    <w:rsid w:val="00C93A81"/>
    <w:rsid w:val="00C93CB0"/>
    <w:rsid w:val="00CA2860"/>
    <w:rsid w:val="00CA64F0"/>
    <w:rsid w:val="00CA6748"/>
    <w:rsid w:val="00CB68F7"/>
    <w:rsid w:val="00CC0F62"/>
    <w:rsid w:val="00CC7B3E"/>
    <w:rsid w:val="00CD0FF2"/>
    <w:rsid w:val="00CD2E56"/>
    <w:rsid w:val="00CD38A6"/>
    <w:rsid w:val="00CE0CC4"/>
    <w:rsid w:val="00CF2C44"/>
    <w:rsid w:val="00CF4AC4"/>
    <w:rsid w:val="00D010F7"/>
    <w:rsid w:val="00D05DD7"/>
    <w:rsid w:val="00D169FC"/>
    <w:rsid w:val="00D205E9"/>
    <w:rsid w:val="00D2563F"/>
    <w:rsid w:val="00D26560"/>
    <w:rsid w:val="00D2793F"/>
    <w:rsid w:val="00D4037E"/>
    <w:rsid w:val="00D43528"/>
    <w:rsid w:val="00D45584"/>
    <w:rsid w:val="00D50CC4"/>
    <w:rsid w:val="00D56596"/>
    <w:rsid w:val="00D63033"/>
    <w:rsid w:val="00D63F62"/>
    <w:rsid w:val="00D70EF6"/>
    <w:rsid w:val="00D72725"/>
    <w:rsid w:val="00D82AE0"/>
    <w:rsid w:val="00D90077"/>
    <w:rsid w:val="00D913C0"/>
    <w:rsid w:val="00D927FD"/>
    <w:rsid w:val="00D93B12"/>
    <w:rsid w:val="00DB1945"/>
    <w:rsid w:val="00DB232C"/>
    <w:rsid w:val="00DB360E"/>
    <w:rsid w:val="00DC043C"/>
    <w:rsid w:val="00DC1331"/>
    <w:rsid w:val="00DC2813"/>
    <w:rsid w:val="00DC3467"/>
    <w:rsid w:val="00DD0B36"/>
    <w:rsid w:val="00DD1265"/>
    <w:rsid w:val="00DD1D37"/>
    <w:rsid w:val="00DD44F4"/>
    <w:rsid w:val="00DE0E55"/>
    <w:rsid w:val="00DE67DA"/>
    <w:rsid w:val="00DE723B"/>
    <w:rsid w:val="00DE7951"/>
    <w:rsid w:val="00DF1AF9"/>
    <w:rsid w:val="00DF1F51"/>
    <w:rsid w:val="00DF25D9"/>
    <w:rsid w:val="00DF4148"/>
    <w:rsid w:val="00DF6C10"/>
    <w:rsid w:val="00E02310"/>
    <w:rsid w:val="00E02F71"/>
    <w:rsid w:val="00E04046"/>
    <w:rsid w:val="00E070DC"/>
    <w:rsid w:val="00E1576B"/>
    <w:rsid w:val="00E166A2"/>
    <w:rsid w:val="00E23F7B"/>
    <w:rsid w:val="00E30D13"/>
    <w:rsid w:val="00E31CA7"/>
    <w:rsid w:val="00E33843"/>
    <w:rsid w:val="00E40E0B"/>
    <w:rsid w:val="00E429DE"/>
    <w:rsid w:val="00E44825"/>
    <w:rsid w:val="00E46865"/>
    <w:rsid w:val="00E47F65"/>
    <w:rsid w:val="00E50FA4"/>
    <w:rsid w:val="00E5255B"/>
    <w:rsid w:val="00E53F96"/>
    <w:rsid w:val="00E54AB2"/>
    <w:rsid w:val="00E62D2E"/>
    <w:rsid w:val="00E75ED4"/>
    <w:rsid w:val="00E81953"/>
    <w:rsid w:val="00E8203E"/>
    <w:rsid w:val="00E82848"/>
    <w:rsid w:val="00E87D7C"/>
    <w:rsid w:val="00E91F47"/>
    <w:rsid w:val="00EA0F87"/>
    <w:rsid w:val="00EA25D7"/>
    <w:rsid w:val="00EA28D4"/>
    <w:rsid w:val="00EA5156"/>
    <w:rsid w:val="00EA779C"/>
    <w:rsid w:val="00EB041A"/>
    <w:rsid w:val="00EB4AEE"/>
    <w:rsid w:val="00EB50AB"/>
    <w:rsid w:val="00EB710E"/>
    <w:rsid w:val="00EB751D"/>
    <w:rsid w:val="00EC477E"/>
    <w:rsid w:val="00EC7B75"/>
    <w:rsid w:val="00ED3DF0"/>
    <w:rsid w:val="00EE163E"/>
    <w:rsid w:val="00EE1BBE"/>
    <w:rsid w:val="00EE7F53"/>
    <w:rsid w:val="00EF3E50"/>
    <w:rsid w:val="00F004BF"/>
    <w:rsid w:val="00F01314"/>
    <w:rsid w:val="00F04FF5"/>
    <w:rsid w:val="00F0766D"/>
    <w:rsid w:val="00F10A8E"/>
    <w:rsid w:val="00F1404A"/>
    <w:rsid w:val="00F140CD"/>
    <w:rsid w:val="00F24A99"/>
    <w:rsid w:val="00F364B1"/>
    <w:rsid w:val="00F374CD"/>
    <w:rsid w:val="00F42812"/>
    <w:rsid w:val="00F42C38"/>
    <w:rsid w:val="00F45064"/>
    <w:rsid w:val="00F46F54"/>
    <w:rsid w:val="00F47CD3"/>
    <w:rsid w:val="00F531D4"/>
    <w:rsid w:val="00F6315C"/>
    <w:rsid w:val="00F637AD"/>
    <w:rsid w:val="00F81FD9"/>
    <w:rsid w:val="00F8354A"/>
    <w:rsid w:val="00F86388"/>
    <w:rsid w:val="00F9336E"/>
    <w:rsid w:val="00F939B4"/>
    <w:rsid w:val="00F96AD6"/>
    <w:rsid w:val="00FA41B8"/>
    <w:rsid w:val="00FA4A15"/>
    <w:rsid w:val="00FB0FED"/>
    <w:rsid w:val="00FB2E52"/>
    <w:rsid w:val="00FB6F44"/>
    <w:rsid w:val="00FB7C8C"/>
    <w:rsid w:val="00FB7E39"/>
    <w:rsid w:val="00FD3465"/>
    <w:rsid w:val="00FE3B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91407DF"/>
  <w15:chartTrackingRefBased/>
  <w15:docId w15:val="{EB03B41C-4DE7-4079-AD29-237243FA41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8"/>
        <w:lang w:val="en-AU" w:eastAsia="zh-CN" w:bidi="th-TH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25060"/>
    <w:pPr>
      <w:spacing w:before="120" w:after="120" w:line="480" w:lineRule="auto"/>
      <w:jc w:val="both"/>
    </w:pPr>
    <w:rPr>
      <w:rFonts w:ascii="Times New Roman" w:eastAsiaTheme="minorHAnsi" w:hAnsi="Times New Roman" w:cs="Times New Roman"/>
      <w:color w:val="000000" w:themeColor="text1"/>
      <w:kern w:val="0"/>
      <w:sz w:val="24"/>
      <w:szCs w:val="24"/>
      <w:lang w:val="en-GB" w:eastAsia="en-US" w:bidi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367F30"/>
    <w:pPr>
      <w:keepNext/>
      <w:keepLines/>
      <w:spacing w:before="240" w:after="0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9F0103"/>
    <w:pPr>
      <w:keepNext/>
      <w:keepLines/>
      <w:spacing w:before="240" w:after="240" w:line="240" w:lineRule="auto"/>
      <w:outlineLvl w:val="1"/>
    </w:pPr>
    <w:rPr>
      <w:rFonts w:asciiTheme="minorHAnsi" w:eastAsiaTheme="majorEastAsia" w:hAnsiTheme="minorHAnsi" w:cstheme="majorBidi"/>
      <w:b/>
      <w:kern w:val="2"/>
      <w:sz w:val="22"/>
      <w:szCs w:val="26"/>
      <w:shd w:val="clear" w:color="auto" w:fill="FFFFFF"/>
      <w:lang w:eastAsia="zh-CN" w:bidi="th-TH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3E542C"/>
    <w:pPr>
      <w:keepNext/>
      <w:keepLines/>
      <w:spacing w:before="240" w:after="240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25060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25060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25060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25060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25060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25060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67F30"/>
    <w:rPr>
      <w:rFonts w:ascii="Times New Roman" w:eastAsiaTheme="majorEastAsia" w:hAnsi="Times New Roman" w:cstheme="majorBidi"/>
      <w:b/>
      <w:color w:val="000000" w:themeColor="text1"/>
      <w:kern w:val="0"/>
      <w:sz w:val="24"/>
      <w:szCs w:val="32"/>
      <w:lang w:val="en-GB" w:eastAsia="en-US" w:bidi="ar-SA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9F0103"/>
    <w:rPr>
      <w:rFonts w:eastAsiaTheme="majorEastAsia" w:cstheme="majorBidi"/>
      <w:b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E542C"/>
    <w:rPr>
      <w:rFonts w:ascii="Times New Roman" w:eastAsiaTheme="majorEastAsia" w:hAnsi="Times New Roman" w:cstheme="majorBidi"/>
      <w:b/>
      <w:bCs/>
      <w:color w:val="000000" w:themeColor="text1"/>
      <w:sz w:val="24"/>
      <w:szCs w:val="24"/>
      <w:lang w:eastAsia="en-US" w:bidi="ar-SA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25060"/>
    <w:rPr>
      <w:rFonts w:eastAsiaTheme="majorEastAsia" w:cstheme="majorBidi"/>
      <w:i/>
      <w:iCs/>
      <w:color w:val="0F4761" w:themeColor="accent1" w:themeShade="BF"/>
      <w:kern w:val="0"/>
      <w:sz w:val="24"/>
      <w:szCs w:val="22"/>
      <w:lang w:eastAsia="en-US" w:bidi="ar-SA"/>
      <w14:ligatures w14:val="non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25060"/>
    <w:rPr>
      <w:rFonts w:eastAsiaTheme="majorEastAsia" w:cstheme="majorBidi"/>
      <w:color w:val="0F4761" w:themeColor="accent1" w:themeShade="BF"/>
      <w:kern w:val="0"/>
      <w:sz w:val="24"/>
      <w:szCs w:val="22"/>
      <w:lang w:eastAsia="en-US" w:bidi="ar-SA"/>
      <w14:ligatures w14:val="none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25060"/>
    <w:rPr>
      <w:rFonts w:eastAsiaTheme="majorEastAsia" w:cstheme="majorBidi"/>
      <w:i/>
      <w:iCs/>
      <w:color w:val="595959" w:themeColor="text1" w:themeTint="A6"/>
      <w:kern w:val="0"/>
      <w:sz w:val="24"/>
      <w:szCs w:val="22"/>
      <w:lang w:eastAsia="en-US" w:bidi="ar-SA"/>
      <w14:ligatures w14:val="none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25060"/>
    <w:rPr>
      <w:rFonts w:eastAsiaTheme="majorEastAsia" w:cstheme="majorBidi"/>
      <w:color w:val="595959" w:themeColor="text1" w:themeTint="A6"/>
      <w:kern w:val="0"/>
      <w:sz w:val="24"/>
      <w:szCs w:val="22"/>
      <w:lang w:eastAsia="en-US" w:bidi="ar-SA"/>
      <w14:ligatures w14:val="none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25060"/>
    <w:rPr>
      <w:rFonts w:eastAsiaTheme="majorEastAsia" w:cstheme="majorBidi"/>
      <w:i/>
      <w:iCs/>
      <w:color w:val="272727" w:themeColor="text1" w:themeTint="D8"/>
      <w:kern w:val="0"/>
      <w:sz w:val="24"/>
      <w:szCs w:val="22"/>
      <w:lang w:eastAsia="en-US" w:bidi="ar-SA"/>
      <w14:ligatures w14:val="none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25060"/>
    <w:rPr>
      <w:rFonts w:eastAsiaTheme="majorEastAsia" w:cstheme="majorBidi"/>
      <w:color w:val="272727" w:themeColor="text1" w:themeTint="D8"/>
      <w:kern w:val="0"/>
      <w:sz w:val="24"/>
      <w:szCs w:val="22"/>
      <w:lang w:eastAsia="en-US" w:bidi="ar-SA"/>
      <w14:ligatures w14:val="none"/>
    </w:rPr>
  </w:style>
  <w:style w:type="paragraph" w:styleId="Title">
    <w:name w:val="Title"/>
    <w:basedOn w:val="Normal"/>
    <w:next w:val="Normal"/>
    <w:link w:val="TitleChar"/>
    <w:uiPriority w:val="10"/>
    <w:qFormat/>
    <w:rsid w:val="0032506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25060"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 w:bidi="ar-SA"/>
      <w14:ligatures w14:val="none"/>
    </w:rPr>
  </w:style>
  <w:style w:type="paragraph" w:styleId="Subtitle">
    <w:name w:val="Subtitle"/>
    <w:basedOn w:val="Normal"/>
    <w:next w:val="Normal"/>
    <w:link w:val="SubtitleChar"/>
    <w:uiPriority w:val="11"/>
    <w:qFormat/>
    <w:rsid w:val="00325060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25060"/>
    <w:rPr>
      <w:rFonts w:eastAsiaTheme="majorEastAsia" w:cstheme="majorBidi"/>
      <w:color w:val="595959" w:themeColor="text1" w:themeTint="A6"/>
      <w:spacing w:val="15"/>
      <w:kern w:val="0"/>
      <w:sz w:val="28"/>
      <w:lang w:eastAsia="en-US" w:bidi="ar-SA"/>
      <w14:ligatures w14:val="none"/>
    </w:rPr>
  </w:style>
  <w:style w:type="paragraph" w:styleId="Quote">
    <w:name w:val="Quote"/>
    <w:basedOn w:val="Normal"/>
    <w:next w:val="Normal"/>
    <w:link w:val="QuoteChar"/>
    <w:uiPriority w:val="29"/>
    <w:qFormat/>
    <w:rsid w:val="00325060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25060"/>
    <w:rPr>
      <w:rFonts w:ascii="Times New Roman" w:eastAsiaTheme="minorHAnsi" w:hAnsi="Times New Roman"/>
      <w:i/>
      <w:iCs/>
      <w:color w:val="404040" w:themeColor="text1" w:themeTint="BF"/>
      <w:kern w:val="0"/>
      <w:sz w:val="24"/>
      <w:szCs w:val="22"/>
      <w:lang w:eastAsia="en-US" w:bidi="ar-SA"/>
      <w14:ligatures w14:val="none"/>
    </w:rPr>
  </w:style>
  <w:style w:type="paragraph" w:styleId="ListParagraph">
    <w:name w:val="List Paragraph"/>
    <w:basedOn w:val="Normal"/>
    <w:uiPriority w:val="34"/>
    <w:qFormat/>
    <w:rsid w:val="0032506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2506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2506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25060"/>
    <w:rPr>
      <w:rFonts w:ascii="Times New Roman" w:eastAsiaTheme="minorHAnsi" w:hAnsi="Times New Roman"/>
      <w:i/>
      <w:iCs/>
      <w:color w:val="0F4761" w:themeColor="accent1" w:themeShade="BF"/>
      <w:kern w:val="0"/>
      <w:sz w:val="24"/>
      <w:szCs w:val="22"/>
      <w:lang w:eastAsia="en-US" w:bidi="ar-SA"/>
      <w14:ligatures w14:val="none"/>
    </w:rPr>
  </w:style>
  <w:style w:type="character" w:styleId="IntenseReference">
    <w:name w:val="Intense Reference"/>
    <w:basedOn w:val="DefaultParagraphFont"/>
    <w:uiPriority w:val="32"/>
    <w:qFormat/>
    <w:rsid w:val="00325060"/>
    <w:rPr>
      <w:b/>
      <w:bCs/>
      <w:smallCaps/>
      <w:color w:val="0F4761" w:themeColor="accent1" w:themeShade="BF"/>
      <w:spacing w:val="5"/>
    </w:rPr>
  </w:style>
  <w:style w:type="table" w:styleId="PlainTable2">
    <w:name w:val="Plain Table 2"/>
    <w:basedOn w:val="TableNormal"/>
    <w:uiPriority w:val="42"/>
    <w:rsid w:val="00325060"/>
    <w:pPr>
      <w:spacing w:before="120" w:after="120" w:line="480" w:lineRule="auto"/>
      <w:jc w:val="both"/>
    </w:pPr>
    <w:rPr>
      <w:rFonts w:ascii="Times New Roman" w:eastAsiaTheme="minorHAnsi" w:hAnsi="Times New Roman" w:cs="Times New Roman"/>
      <w:color w:val="000000" w:themeColor="text1"/>
      <w:kern w:val="0"/>
      <w:sz w:val="24"/>
      <w:szCs w:val="24"/>
      <w:lang w:val="en-GB" w:eastAsia="en-US" w:bidi="ar-SA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Normal0">
    <w:name w:val="[Normal]"/>
    <w:autoRedefine/>
    <w:qFormat/>
    <w:rsid w:val="00325060"/>
    <w:pPr>
      <w:widowControl w:val="0"/>
      <w:autoSpaceDE w:val="0"/>
      <w:autoSpaceDN w:val="0"/>
      <w:adjustRightInd w:val="0"/>
      <w:spacing w:after="0" w:line="480" w:lineRule="auto"/>
      <w:jc w:val="both"/>
    </w:pPr>
    <w:rPr>
      <w:rFonts w:ascii="Arial" w:eastAsiaTheme="minorHAnsi" w:hAnsi="Arial" w:cs="Arial"/>
      <w:color w:val="000000" w:themeColor="text1"/>
      <w:kern w:val="0"/>
      <w:sz w:val="24"/>
      <w:szCs w:val="24"/>
      <w:lang w:val="en-US" w:eastAsia="en-US" w:bidi="ar-SA"/>
    </w:rPr>
  </w:style>
  <w:style w:type="paragraph" w:customStyle="1" w:styleId="Default">
    <w:name w:val="Default"/>
    <w:rsid w:val="00325060"/>
    <w:pPr>
      <w:autoSpaceDE w:val="0"/>
      <w:autoSpaceDN w:val="0"/>
      <w:adjustRightInd w:val="0"/>
      <w:spacing w:before="120" w:after="120" w:line="480" w:lineRule="auto"/>
      <w:jc w:val="both"/>
    </w:pPr>
    <w:rPr>
      <w:rFonts w:ascii="Adelle Sans Lt" w:eastAsiaTheme="minorHAnsi" w:hAnsi="Adelle Sans Lt" w:cs="Adelle Sans Lt"/>
      <w:color w:val="000000"/>
      <w:kern w:val="0"/>
      <w:sz w:val="24"/>
      <w:szCs w:val="24"/>
      <w:lang w:val="en-US" w:eastAsia="en-US" w:bidi="ar-SA"/>
    </w:rPr>
  </w:style>
  <w:style w:type="paragraph" w:customStyle="1" w:styleId="EndNoteBibliographyTitle">
    <w:name w:val="EndNote Bibliography Title"/>
    <w:basedOn w:val="Normal"/>
    <w:link w:val="EndNoteBibliographyTitleChar"/>
    <w:rsid w:val="00444541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44541"/>
    <w:rPr>
      <w:rFonts w:ascii="Times New Roman" w:eastAsiaTheme="minorHAnsi" w:hAnsi="Times New Roman" w:cs="Times New Roman"/>
      <w:noProof/>
      <w:color w:val="000000" w:themeColor="text1"/>
      <w:kern w:val="0"/>
      <w:sz w:val="24"/>
      <w:szCs w:val="24"/>
      <w:lang w:val="en-US" w:eastAsia="en-US" w:bidi="ar-SA"/>
    </w:rPr>
  </w:style>
  <w:style w:type="paragraph" w:customStyle="1" w:styleId="EndNoteBibliography">
    <w:name w:val="EndNote Bibliography"/>
    <w:basedOn w:val="Normal"/>
    <w:link w:val="EndNoteBibliographyChar"/>
    <w:rsid w:val="00444541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44541"/>
    <w:rPr>
      <w:rFonts w:ascii="Times New Roman" w:eastAsiaTheme="minorHAnsi" w:hAnsi="Times New Roman" w:cs="Times New Roman"/>
      <w:noProof/>
      <w:color w:val="000000" w:themeColor="text1"/>
      <w:kern w:val="0"/>
      <w:sz w:val="24"/>
      <w:szCs w:val="24"/>
      <w:lang w:val="en-US" w:eastAsia="en-US" w:bidi="ar-SA"/>
    </w:rPr>
  </w:style>
  <w:style w:type="paragraph" w:styleId="Header">
    <w:name w:val="header"/>
    <w:basedOn w:val="Normal"/>
    <w:link w:val="HeaderChar"/>
    <w:uiPriority w:val="99"/>
    <w:unhideWhenUsed/>
    <w:rsid w:val="00F637AD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637AD"/>
    <w:rPr>
      <w:rFonts w:ascii="Times New Roman" w:eastAsiaTheme="minorHAnsi" w:hAnsi="Times New Roman" w:cs="Times New Roman"/>
      <w:color w:val="000000" w:themeColor="text1"/>
      <w:kern w:val="0"/>
      <w:sz w:val="24"/>
      <w:szCs w:val="24"/>
      <w:lang w:val="en-GB" w:eastAsia="en-US" w:bidi="ar-SA"/>
    </w:rPr>
  </w:style>
  <w:style w:type="paragraph" w:styleId="Footer">
    <w:name w:val="footer"/>
    <w:basedOn w:val="Normal"/>
    <w:link w:val="FooterChar"/>
    <w:uiPriority w:val="99"/>
    <w:unhideWhenUsed/>
    <w:rsid w:val="00F637AD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637AD"/>
    <w:rPr>
      <w:rFonts w:ascii="Times New Roman" w:eastAsiaTheme="minorHAnsi" w:hAnsi="Times New Roman" w:cs="Times New Roman"/>
      <w:color w:val="000000" w:themeColor="text1"/>
      <w:kern w:val="0"/>
      <w:sz w:val="24"/>
      <w:szCs w:val="24"/>
      <w:lang w:val="en-GB" w:eastAsia="en-US" w:bidi="ar-SA"/>
    </w:rPr>
  </w:style>
  <w:style w:type="table" w:styleId="GridTable1Light-Accent1">
    <w:name w:val="Grid Table 1 Light Accent 1"/>
    <w:basedOn w:val="TableNormal"/>
    <w:uiPriority w:val="46"/>
    <w:rsid w:val="00EA25D7"/>
    <w:pPr>
      <w:spacing w:after="0" w:line="240" w:lineRule="auto"/>
    </w:pPr>
    <w:rPr>
      <w:rFonts w:eastAsiaTheme="minorHAnsi"/>
      <w:sz w:val="24"/>
      <w:szCs w:val="24"/>
      <w:lang w:eastAsia="en-US" w:bidi="ar-SA"/>
    </w:rPr>
    <w:tblPr>
      <w:tblStyleRowBandSize w:val="1"/>
      <w:tblStyleColBandSize w:val="1"/>
      <w:tblBorders>
        <w:top w:val="single" w:sz="4" w:space="0" w:color="83CAEB" w:themeColor="accent1" w:themeTint="66"/>
        <w:left w:val="single" w:sz="4" w:space="0" w:color="83CAEB" w:themeColor="accent1" w:themeTint="66"/>
        <w:bottom w:val="single" w:sz="4" w:space="0" w:color="83CAEB" w:themeColor="accent1" w:themeTint="66"/>
        <w:right w:val="single" w:sz="4" w:space="0" w:color="83CAEB" w:themeColor="accent1" w:themeTint="66"/>
        <w:insideH w:val="single" w:sz="4" w:space="0" w:color="83CAEB" w:themeColor="accent1" w:themeTint="66"/>
        <w:insideV w:val="single" w:sz="4" w:space="0" w:color="83CAEB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45B0E1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45B0E1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">
    <w:name w:val="Grid Table 1 Light"/>
    <w:basedOn w:val="TableNormal"/>
    <w:uiPriority w:val="46"/>
    <w:rsid w:val="003D4DD6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548D80ECCBFD64EA96CCE858B75E71E" ma:contentTypeVersion="3" ma:contentTypeDescription="Create a new document." ma:contentTypeScope="" ma:versionID="3ccf0bf8b62cf82b99108605dadc21c0">
  <xsd:schema xmlns:xsd="http://www.w3.org/2001/XMLSchema" xmlns:xs="http://www.w3.org/2001/XMLSchema" xmlns:p="http://schemas.microsoft.com/office/2006/metadata/properties" xmlns:ns2="4c73ef91-abdb-4224-bca0-4fbbbd8a2566" targetNamespace="http://schemas.microsoft.com/office/2006/metadata/properties" ma:root="true" ma:fieldsID="e4a065ff77be720d6a686c4eca21af26" ns2:_="">
    <xsd:import namespace="4c73ef91-abdb-4224-bca0-4fbbbd8a256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c73ef91-abdb-4224-bca0-4fbbbd8a256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A1F6DE6-F122-430E-A952-5E221BA37095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BA6B3657-CF81-45CA-AEF4-B9CC5483351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46B97A81-5B64-4371-B98D-89E1459B106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c73ef91-abdb-4224-bca0-4fbbbd8a256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Metadata/LabelInfo.xml><?xml version="1.0" encoding="utf-8"?>
<clbl:labelList xmlns:clbl="http://schemas.microsoft.com/office/2020/mipLabelMetadata">
  <clbl:label id="{ddaa77bc-0157-46a4-82a6-8fc765694bc9}" enabled="1" method="Standard" siteId="{d1323671-cdbe-4417-b4d4-bdb24b51316b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6</Pages>
  <Words>5374</Words>
  <Characters>30638</Characters>
  <Application>Microsoft Office Word</Application>
  <DocSecurity>0</DocSecurity>
  <Lines>255</Lines>
  <Paragraphs>71</Paragraphs>
  <ScaleCrop>false</ScaleCrop>
  <Company/>
  <LinksUpToDate>false</LinksUpToDate>
  <CharactersWithSpaces>359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mrul Ahsan</dc:creator>
  <cp:keywords/>
  <dc:description/>
  <cp:lastModifiedBy>Kamrul Ahsan</cp:lastModifiedBy>
  <cp:revision>36</cp:revision>
  <dcterms:created xsi:type="dcterms:W3CDTF">2025-10-13T03:06:00Z</dcterms:created>
  <dcterms:modified xsi:type="dcterms:W3CDTF">2026-07-01T0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548D80ECCBFD64EA96CCE858B75E71E</vt:lpwstr>
  </property>
</Properties>
</file>